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04215C" w:rsidRDefault="00B32394" w:rsidP="00F70DED">
      <w:pPr>
        <w:jc w:val="center"/>
        <w:rPr>
          <w:rFonts w:asciiTheme="majorHAnsi" w:hAnsiTheme="majorHAnsi" w:cstheme="majorHAnsi"/>
          <w:sz w:val="44"/>
          <w:szCs w:val="44"/>
        </w:rPr>
      </w:pPr>
      <w:r>
        <w:rPr>
          <w:rFonts w:asciiTheme="majorHAnsi" w:hAnsiTheme="majorHAnsi" w:cstheme="majorHAnsi"/>
          <w:sz w:val="44"/>
          <w:szCs w:val="44"/>
        </w:rPr>
        <w:t xml:space="preserve"> </w:t>
      </w:r>
      <w:r w:rsidR="004E2D4E">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sidR="004E2D4E">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sidR="004E2D4E">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0BCB6AE8" w:rsidR="00846008" w:rsidRPr="00287F74" w:rsidRDefault="00D36C3A" w:rsidP="00D36C3A">
      <w:pPr>
        <w:spacing w:after="0"/>
        <w:ind w:left="720" w:right="720"/>
        <w:jc w:val="both"/>
        <w:rPr>
          <w:rFonts w:ascii="Lato Light" w:hAnsi="Lato Light"/>
          <w:i/>
          <w:iCs/>
        </w:rPr>
      </w:pPr>
      <w:r w:rsidRPr="00287F74">
        <w:rPr>
          <w:rFonts w:ascii="Lato Light" w:hAnsi="Lato Light"/>
          <w:i/>
          <w:iCs/>
        </w:rPr>
        <w:lastRenderedPageBreak/>
        <w:t xml:space="preserve">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w:t>
      </w:r>
      <w:r w:rsidR="00400482" w:rsidRPr="00287F74">
        <w:rPr>
          <w:rFonts w:ascii="Lato Light" w:hAnsi="Lato Light"/>
          <w:i/>
          <w:iCs/>
        </w:rPr>
        <w:t>that</w:t>
      </w:r>
      <w:r w:rsidRPr="00287F74">
        <w:rPr>
          <w:rFonts w:ascii="Lato Light" w:hAnsi="Lato Light"/>
          <w:i/>
          <w:iCs/>
        </w:rPr>
        <w:t xml:space="preserve"> occur between sites and assemblages.</w:t>
      </w:r>
      <w:r w:rsidR="00ED77A2">
        <w:rPr>
          <w:rFonts w:ascii="Lato Light" w:hAnsi="Lato Light"/>
          <w:i/>
          <w:iCs/>
        </w:rPr>
        <w:t xml:space="preserve"> The quantitative </w:t>
      </w:r>
      <w:r w:rsidRPr="00287F74">
        <w:rPr>
          <w:rFonts w:ascii="Lato Light" w:hAnsi="Lato Light"/>
          <w:i/>
          <w:iCs/>
        </w:rPr>
        <w:t>analysis of raw material color</w:t>
      </w:r>
      <w:r w:rsidR="00ED77A2">
        <w:rPr>
          <w:rFonts w:ascii="Lato Light" w:hAnsi="Lato Light"/>
          <w:i/>
          <w:iCs/>
        </w:rPr>
        <w:t xml:space="preserve"> provides a means of assessing morphological similarities and differences associated with color</w:t>
      </w:r>
      <w:r w:rsidRPr="00287F74">
        <w:rPr>
          <w:rFonts w:ascii="Lato Light" w:hAnsi="Lato Light"/>
          <w:i/>
          <w:iCs/>
        </w:rPr>
        <w:t xml:space="preserve">. To evaluate </w:t>
      </w:r>
      <w:r w:rsidR="00854608">
        <w:rPr>
          <w:rFonts w:ascii="Lato Light" w:hAnsi="Lato Light"/>
          <w:i/>
          <w:iCs/>
        </w:rPr>
        <w:t>whether</w:t>
      </w:r>
      <w:r w:rsidR="00573A63" w:rsidRPr="00287F74">
        <w:rPr>
          <w:rFonts w:ascii="Lato Light" w:hAnsi="Lato Light"/>
          <w:i/>
          <w:iCs/>
        </w:rPr>
        <w:t xml:space="preserve"> elliptical biface</w:t>
      </w:r>
      <w:r w:rsidRPr="00287F74">
        <w:rPr>
          <w:rFonts w:ascii="Lato Light" w:hAnsi="Lato Light"/>
          <w:i/>
          <w:iCs/>
        </w:rPr>
        <w:t xml:space="preserve"> </w:t>
      </w:r>
      <w:r w:rsidR="00ED77A2">
        <w:rPr>
          <w:rFonts w:ascii="Lato Light" w:hAnsi="Lato Light"/>
          <w:i/>
          <w:iCs/>
        </w:rPr>
        <w:t>morphology</w:t>
      </w:r>
      <w:r w:rsidRPr="00287F74">
        <w:rPr>
          <w:rFonts w:ascii="Lato Light" w:hAnsi="Lato Light"/>
          <w:i/>
          <w:iCs/>
        </w:rPr>
        <w:t xml:space="preserve"> is a function of raw material</w:t>
      </w:r>
      <w:r w:rsidR="00400482" w:rsidRPr="00287F74">
        <w:rPr>
          <w:rFonts w:ascii="Lato Light" w:hAnsi="Lato Light"/>
          <w:i/>
          <w:iCs/>
        </w:rPr>
        <w:t xml:space="preserve"> color</w:t>
      </w:r>
      <w:r w:rsidRPr="00287F74">
        <w:rPr>
          <w:rFonts w:ascii="Lato Light" w:hAnsi="Lato Light"/>
          <w:i/>
          <w:iCs/>
        </w:rPr>
        <w:t xml:space="preserve">, each elliptical biface from 41AN13 was </w:t>
      </w:r>
      <w:r w:rsidR="00ED77A2">
        <w:rPr>
          <w:rFonts w:ascii="Lato Light" w:hAnsi="Lato Light"/>
          <w:i/>
          <w:iCs/>
        </w:rPr>
        <w:t xml:space="preserve">first </w:t>
      </w:r>
      <w:r w:rsidRPr="00287F74">
        <w:rPr>
          <w:rFonts w:ascii="Lato Light" w:hAnsi="Lato Light"/>
          <w:i/>
          <w:iCs/>
        </w:rPr>
        <w:t xml:space="preserve">assigned to a raw material color group, </w:t>
      </w:r>
      <w:r w:rsidR="00ED77A2">
        <w:rPr>
          <w:rFonts w:ascii="Lato Light" w:hAnsi="Lato Light"/>
          <w:i/>
          <w:iCs/>
        </w:rPr>
        <w:t>then</w:t>
      </w:r>
      <w:r w:rsidRPr="00287F74">
        <w:rPr>
          <w:rFonts w:ascii="Lato Light" w:hAnsi="Lato Light"/>
          <w:i/>
          <w:iCs/>
        </w:rPr>
        <w:t xml:space="preserve"> analyzed using </w:t>
      </w:r>
      <w:r w:rsidR="00573A63" w:rsidRPr="00287F74">
        <w:rPr>
          <w:rFonts w:ascii="Lato Light" w:hAnsi="Lato Light"/>
          <w:i/>
          <w:iCs/>
        </w:rPr>
        <w:t xml:space="preserve">the tools of </w:t>
      </w:r>
      <w:r w:rsidRPr="00287F74">
        <w:rPr>
          <w:rFonts w:ascii="Lato Light" w:hAnsi="Lato Light"/>
          <w:i/>
          <w:iCs/>
        </w:rPr>
        <w:t>geometric morphometrics. Results demonstrate that elliptical bifaces differ significantly in shape, but not size, by raw material color group</w:t>
      </w:r>
      <w:r w:rsidR="008B1755" w:rsidRPr="00287F74">
        <w:rPr>
          <w:rFonts w:ascii="Lato Light" w:hAnsi="Lato Light"/>
          <w:i/>
          <w:iCs/>
        </w:rPr>
        <w:t>.</w:t>
      </w:r>
      <w:r w:rsidRPr="00287F74">
        <w:rPr>
          <w:rFonts w:ascii="Lato Light" w:hAnsi="Lato Light"/>
          <w:i/>
          <w:iCs/>
        </w:rPr>
        <w:t xml:space="preserve"> </w:t>
      </w:r>
      <w:r w:rsidR="008B1755" w:rsidRPr="00287F74">
        <w:rPr>
          <w:rFonts w:ascii="Lato Light" w:hAnsi="Lato Light"/>
          <w:i/>
          <w:iCs/>
        </w:rPr>
        <w:t xml:space="preserve">This finding </w:t>
      </w:r>
      <w:r w:rsidR="00FF4905">
        <w:rPr>
          <w:rFonts w:ascii="Lato Light" w:hAnsi="Lato Light"/>
          <w:i/>
          <w:iCs/>
        </w:rPr>
        <w:t>supports the interpretation</w:t>
      </w:r>
      <w:r w:rsidR="008B1755" w:rsidRPr="00287F74">
        <w:rPr>
          <w:rFonts w:ascii="Lato Light" w:hAnsi="Lato Light"/>
          <w:i/>
          <w:iCs/>
        </w:rPr>
        <w:t xml:space="preserve"> that</w:t>
      </w:r>
      <w:r w:rsidRPr="00287F74">
        <w:rPr>
          <w:rFonts w:ascii="Lato Light" w:hAnsi="Lato Light"/>
          <w:i/>
          <w:iCs/>
        </w:rPr>
        <w:t xml:space="preserve"> </w:t>
      </w:r>
      <w:proofErr w:type="spellStart"/>
      <w:r w:rsidR="008B1755" w:rsidRPr="00287F74">
        <w:rPr>
          <w:rFonts w:ascii="Lato Light" w:hAnsi="Lato Light"/>
          <w:i/>
          <w:iCs/>
        </w:rPr>
        <w:t>extralocal</w:t>
      </w:r>
      <w:proofErr w:type="spellEnd"/>
      <w:r w:rsidR="008B1755" w:rsidRPr="00287F74">
        <w:rPr>
          <w:rFonts w:ascii="Lato Light" w:hAnsi="Lato Light"/>
          <w:i/>
          <w:iCs/>
        </w:rPr>
        <w:t xml:space="preserve"> producers—</w:t>
      </w:r>
      <w:r w:rsidR="006E5C87" w:rsidRPr="00287F74">
        <w:rPr>
          <w:rFonts w:ascii="Lato Light" w:hAnsi="Lato Light"/>
          <w:i/>
          <w:iCs/>
        </w:rPr>
        <w:t>and local</w:t>
      </w:r>
      <w:r w:rsidR="008B1755" w:rsidRPr="00287F74">
        <w:rPr>
          <w:rFonts w:ascii="Lato Light" w:hAnsi="Lato Light"/>
          <w:i/>
          <w:iCs/>
        </w:rPr>
        <w:t xml:space="preserve"> Caddo knappers—conditioned elliptical biface shape not based </w:t>
      </w:r>
      <w:r w:rsidR="00FF4905">
        <w:rPr>
          <w:rFonts w:ascii="Lato Light" w:hAnsi="Lato Light"/>
          <w:i/>
          <w:iCs/>
        </w:rPr>
        <w:t>up</w:t>
      </w:r>
      <w:r w:rsidR="008B1755" w:rsidRPr="00287F74">
        <w:rPr>
          <w:rFonts w:ascii="Lato Light" w:hAnsi="Lato Light"/>
          <w:i/>
          <w:iCs/>
        </w:rPr>
        <w:t>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4D562EC3"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CD67A2">
        <w:rPr>
          <w:rFonts w:ascii="Lato Light" w:hAnsi="Lato Light"/>
          <w:i/>
          <w:iCs/>
        </w:rPr>
        <w:t xml:space="preserve">American Southeast;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634C4DE8"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BE13FB">
        <w:rPr>
          <w:rFonts w:ascii="Lato Light" w:hAnsi="Lato Light"/>
        </w:rPr>
        <w:t>linking</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7338F004"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have been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B62E03">
        <w:rPr>
          <w:rFonts w:ascii="Lato Light" w:hAnsi="Lato Light"/>
        </w:rPr>
        <w:t>A q</w:t>
      </w:r>
      <w:r w:rsidR="007B029D">
        <w:rPr>
          <w:rFonts w:ascii="Lato Light" w:hAnsi="Lato Light"/>
        </w:rPr>
        <w:t xml:space="preserve">uantitative approach to analyzing the Munsell color space </w:t>
      </w:r>
      <w:r w:rsidR="00B62E03">
        <w:rPr>
          <w:rFonts w:ascii="Lato Light" w:hAnsi="Lato Light"/>
        </w:rPr>
        <w:t>was advanced by</w:t>
      </w:r>
      <w:r w:rsidR="007B029D">
        <w:rPr>
          <w:rFonts w:ascii="Lato Light" w:hAnsi="Lato Light"/>
        </w:rPr>
        <w:t xml:space="preserve"> </w:t>
      </w:r>
      <w:r w:rsidR="00577791">
        <w:rPr>
          <w:rFonts w:ascii="Lato Light" w:hAnsi="Lato Light"/>
        </w:rPr>
        <w:fldChar w:fldCharType="begin"/>
      </w:r>
      <w:r w:rsidR="00B62E03">
        <w:rPr>
          <w:rFonts w:ascii="Lato Light" w:hAnsi="Lat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B62E03">
        <w:rPr>
          <w:rFonts w:ascii="Lato Light" w:hAnsi="Lato Light"/>
          <w:noProof/>
        </w:rPr>
        <w:t>D'Andrade and Romney (2003)</w:t>
      </w:r>
      <w:r w:rsidR="00577791">
        <w:rPr>
          <w:rFonts w:ascii="Lato Light" w:hAnsi="Lato Light"/>
        </w:rPr>
        <w:fldChar w:fldCharType="end"/>
      </w:r>
      <w:r w:rsidR="00DB6C8A">
        <w:rPr>
          <w:rFonts w:ascii="Lato Light" w:hAnsi="Lato Light"/>
        </w:rPr>
        <w:t>,</w:t>
      </w:r>
      <w:r w:rsidR="00B62E03">
        <w:rPr>
          <w:rFonts w:ascii="Lato Light" w:hAnsi="Lato Light"/>
        </w:rPr>
        <w:t xml:space="preserve"> and was</w:t>
      </w:r>
      <w:r w:rsidR="00DB6C8A">
        <w:rPr>
          <w:rFonts w:ascii="Lato Light" w:hAnsi="Lato Light"/>
        </w:rPr>
        <w:t xml:space="preserve">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24C20267"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can affect </w:t>
      </w:r>
      <w:r>
        <w:rPr>
          <w:rFonts w:ascii="Lato Light" w:hAnsi="Lato Light"/>
        </w:rPr>
        <w:lastRenderedPageBreak/>
        <w:t xml:space="preserve">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0BE07CEA" w14:textId="4DEA9296" w:rsidR="00CD30EC"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w:t>
      </w:r>
      <w:r w:rsidR="00354B26">
        <w:rPr>
          <w:rFonts w:ascii="Lato Light" w:hAnsi="Lato Light"/>
        </w:rPr>
        <w:t>as well as</w:t>
      </w:r>
      <w:r w:rsidR="00EF6B9D">
        <w:rPr>
          <w:rFonts w:ascii="Lato Light" w:hAnsi="Lato Light"/>
        </w:rPr>
        <w:t xml:space="preserve"> function </w:t>
      </w:r>
      <w:r w:rsidR="002B0770">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 </w:instrText>
      </w:r>
      <w:r w:rsidR="00E01BE6">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DATA </w:instrText>
      </w:r>
      <w:r w:rsidR="00E01BE6">
        <w:rPr>
          <w:rFonts w:ascii="Lato Light" w:hAnsi="Lato Light"/>
        </w:rPr>
      </w:r>
      <w:r w:rsidR="00E01BE6">
        <w:rPr>
          <w:rFonts w:ascii="Lato Light" w:hAnsi="Lato Light"/>
        </w:rPr>
        <w:fldChar w:fldCharType="end"/>
      </w:r>
      <w:r w:rsidR="002B0770">
        <w:rPr>
          <w:rFonts w:ascii="Lato Light" w:hAnsi="Lato Light"/>
        </w:rPr>
      </w:r>
      <w:r w:rsidR="002B0770">
        <w:rPr>
          <w:rFonts w:ascii="Lato Light" w:hAnsi="Lato Light"/>
        </w:rPr>
        <w:fldChar w:fldCharType="separate"/>
      </w:r>
      <w:r w:rsidR="00E01BE6">
        <w:rPr>
          <w:rFonts w:ascii="Lato Light" w:hAnsi="Lato Light"/>
          <w:noProof/>
        </w:rPr>
        <w:t>(Goodman 1944; Jones 1979, 1981)</w:t>
      </w:r>
      <w:r w:rsidR="002B0770">
        <w:rPr>
          <w:rFonts w:ascii="Lato Light" w:hAnsi="Lato Light"/>
        </w:rPr>
        <w:fldChar w:fldCharType="end"/>
      </w:r>
      <w:r w:rsidR="002B0770">
        <w:rPr>
          <w:rFonts w:ascii="Lato Light" w:hAnsi="Lato Light"/>
        </w:rPr>
        <w:t>.</w:t>
      </w:r>
      <w:r w:rsidR="0031001E">
        <w:rPr>
          <w:rFonts w:ascii="Lato Light" w:hAnsi="Lato Light"/>
        </w:rPr>
        <w:t xml:space="preserve"> </w:t>
      </w:r>
      <w:r w:rsidR="00874315">
        <w:rPr>
          <w:rFonts w:ascii="Lato Light" w:hAnsi="Lato Light"/>
        </w:rPr>
        <w:t xml:space="preserve">More generally, mechanical flaking properties have been advanced as exhibiting differences in overall quality </w:t>
      </w:r>
      <w:r w:rsidR="00874315">
        <w:rPr>
          <w:rFonts w:ascii="Lato Light" w:hAnsi="Lato Light"/>
        </w:rPr>
        <w:fldChar w:fldCharType="begin"/>
      </w:r>
      <w:r w:rsidR="00874315">
        <w:rPr>
          <w:rFonts w:ascii="Lato Light" w:hAnsi="Lat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00874315">
        <w:rPr>
          <w:rFonts w:ascii="Lato Light" w:hAnsi="Lato Light"/>
        </w:rPr>
        <w:fldChar w:fldCharType="separate"/>
      </w:r>
      <w:r w:rsidR="00874315">
        <w:rPr>
          <w:rFonts w:ascii="Lato Light" w:hAnsi="Lato Light"/>
          <w:noProof/>
        </w:rPr>
        <w:t>(Whittaker 1994)</w:t>
      </w:r>
      <w:r w:rsidR="00874315">
        <w:rPr>
          <w:rFonts w:ascii="Lato Light" w:hAnsi="Lato Light"/>
        </w:rPr>
        <w:fldChar w:fldCharType="end"/>
      </w:r>
      <w:r w:rsidR="00434969">
        <w:rPr>
          <w:rFonts w:ascii="Lato Light" w:hAnsi="Lato Light"/>
        </w:rPr>
        <w:t xml:space="preserve">, thought to </w:t>
      </w:r>
      <w:r w:rsidR="00874315">
        <w:rPr>
          <w:rFonts w:ascii="Lato Light" w:hAnsi="Lato Light"/>
        </w:rPr>
        <w:t xml:space="preserve">impact the resulting morphology of the final </w:t>
      </w:r>
      <w:r w:rsidR="00434969">
        <w:rPr>
          <w:rFonts w:ascii="Lato Light" w:hAnsi="Lato Light"/>
        </w:rPr>
        <w:t xml:space="preserve">product </w: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 </w:instrTex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DATA </w:instrText>
      </w:r>
      <w:r w:rsidR="00434969">
        <w:rPr>
          <w:rFonts w:ascii="Lato Light" w:hAnsi="Lato Light"/>
        </w:rPr>
      </w:r>
      <w:r w:rsidR="00434969">
        <w:rPr>
          <w:rFonts w:ascii="Lato Light" w:hAnsi="Lato Light"/>
        </w:rPr>
        <w:fldChar w:fldCharType="end"/>
      </w:r>
      <w:r w:rsidR="00434969">
        <w:rPr>
          <w:rFonts w:ascii="Lato Light" w:hAnsi="Lato Light"/>
        </w:rPr>
      </w:r>
      <w:r w:rsidR="00434969">
        <w:rPr>
          <w:rFonts w:ascii="Lato Light" w:hAnsi="Lato Light"/>
        </w:rPr>
        <w:fldChar w:fldCharType="separate"/>
      </w:r>
      <w:r w:rsidR="00434969">
        <w:rPr>
          <w:rFonts w:ascii="Lato Light" w:hAnsi="Lato Light"/>
          <w:noProof/>
        </w:rPr>
        <w:t>(for a more thorough review, see Eren et al. 2011; Eren et al. 2014)</w:t>
      </w:r>
      <w:r w:rsidR="00434969">
        <w:rPr>
          <w:rFonts w:ascii="Lato Light" w:hAnsi="Lato Light"/>
        </w:rPr>
        <w:fldChar w:fldCharType="end"/>
      </w:r>
      <w:r w:rsidR="00434969">
        <w:rPr>
          <w:rFonts w:ascii="Lato Light" w:hAnsi="Lato Light"/>
        </w:rPr>
        <w:t>.</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7632CA7" w14:textId="76D41800" w:rsidR="00662726"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The bifaces were excavated from a Caddo burial by a local farmer (George H. Adams), and of the 35 bifaces reportedly acquired by TARL when the collection was purchased, 18 could be located, and 13 of those are complete.</w:t>
      </w:r>
      <w:r w:rsidR="00FF6F86" w:rsidRPr="00FF6F86">
        <w:rPr>
          <w:rFonts w:ascii="Lato Light" w:hAnsi="Lato Light"/>
        </w:rPr>
        <w:t xml:space="preserve"> </w:t>
      </w:r>
      <w:r w:rsidR="00FF6F86">
        <w:rPr>
          <w:rFonts w:ascii="Lato Light" w:hAnsi="Lato Light"/>
        </w:rPr>
        <w:t>Due to the dearth of locally-available raw materials of suitable size and quality needed to produce the elliptical bifaces</w:t>
      </w:r>
      <w:r w:rsidR="009F65D5">
        <w:rPr>
          <w:rFonts w:ascii="Lato Light" w:hAnsi="Lato Light"/>
        </w:rPr>
        <w:t xml:space="preserve"> </w:t>
      </w:r>
      <w:r w:rsidR="009F65D5">
        <w:rPr>
          <w:rFonts w:ascii="Lato Light" w:hAnsi="Lato Light"/>
        </w:rPr>
        <w:fldChar w:fldCharType="begin"/>
      </w:r>
      <w:r w:rsidR="009F65D5">
        <w:rPr>
          <w:rFonts w:ascii="Lato Light" w:hAnsi="Lat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Pr>
          <w:rFonts w:ascii="Lato Light" w:hAnsi="Lato Light"/>
        </w:rPr>
        <w:fldChar w:fldCharType="separate"/>
      </w:r>
      <w:r w:rsidR="009F65D5">
        <w:rPr>
          <w:rFonts w:ascii="Lato Light" w:hAnsi="Lato Light"/>
          <w:noProof/>
        </w:rPr>
        <w:t>(see Selden Jr et al. 2021:Figure 2)</w:t>
      </w:r>
      <w:r w:rsidR="009F65D5">
        <w:rPr>
          <w:rFonts w:ascii="Lato Light" w:hAnsi="Lato Light"/>
        </w:rPr>
        <w:fldChar w:fldCharType="end"/>
      </w:r>
      <w:r w:rsidR="00FF6F86">
        <w:rPr>
          <w:rFonts w:ascii="Lato Light" w:hAnsi="Lato Light"/>
        </w:rPr>
        <w:t xml:space="preserve">, an assumption also made for Gahagan bifaces from the ancestral Caddo region </w: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 </w:instrTex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DATA </w:instrText>
      </w:r>
      <w:r w:rsidR="00FF6F86">
        <w:rPr>
          <w:rFonts w:ascii="Lato Light" w:hAnsi="Lato Light"/>
        </w:rPr>
      </w:r>
      <w:r w:rsidR="00FF6F86">
        <w:rPr>
          <w:rFonts w:ascii="Lato Light" w:hAnsi="Lato Light"/>
        </w:rPr>
        <w:fldChar w:fldCharType="end"/>
      </w:r>
      <w:r w:rsidR="00FF6F86">
        <w:rPr>
          <w:rFonts w:ascii="Lato Light" w:hAnsi="Lato Light"/>
        </w:rPr>
      </w:r>
      <w:r w:rsidR="00FF6F86">
        <w:rPr>
          <w:rFonts w:ascii="Lato Light" w:hAnsi="Lato Light"/>
        </w:rPr>
        <w:fldChar w:fldCharType="separate"/>
      </w:r>
      <w:r w:rsidR="00FF6F86">
        <w:rPr>
          <w:rFonts w:ascii="Lato Light" w:hAnsi="Lato Light"/>
          <w:noProof/>
        </w:rPr>
        <w:t>(Selden Jr. et al. 2020; Selden et al. 2018)</w:t>
      </w:r>
      <w:r w:rsidR="00FF6F86">
        <w:rPr>
          <w:rFonts w:ascii="Lato Light" w:hAnsi="Lato Light"/>
        </w:rPr>
        <w:fldChar w:fldCharType="end"/>
      </w:r>
      <w:r w:rsidR="00FF6F86">
        <w:rPr>
          <w:rFonts w:ascii="Lato Light" w:hAnsi="Lato Light"/>
        </w:rPr>
        <w:t>, the</w:t>
      </w:r>
      <w:r w:rsidR="009F65D5">
        <w:rPr>
          <w:rFonts w:ascii="Lato Light" w:hAnsi="Lato Light"/>
        </w:rPr>
        <w:t xml:space="preserve"> elliptical</w:t>
      </w:r>
      <w:r w:rsidR="00FF6F86">
        <w:rPr>
          <w:rFonts w:ascii="Lato Light" w:hAnsi="Lato Light"/>
        </w:rPr>
        <w:t xml:space="preserve"> bifaces are thought to have been imported through trade and/or exchang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41A9B61B" w14:textId="1FEC3520" w:rsidR="00531600" w:rsidRPr="00531600" w:rsidRDefault="00531600" w:rsidP="008C6829">
      <w:pPr>
        <w:jc w:val="both"/>
        <w:rPr>
          <w:rFonts w:ascii="Lato Light" w:hAnsi="Lato Light"/>
          <w:b/>
          <w:bCs/>
        </w:rPr>
      </w:pPr>
      <w:r>
        <w:rPr>
          <w:rFonts w:ascii="Lato Light" w:hAnsi="Lato Light"/>
          <w:b/>
          <w:bCs/>
        </w:rPr>
        <w:t xml:space="preserve">Figure 1. </w:t>
      </w:r>
      <w:r w:rsidRPr="00597B83">
        <w:rPr>
          <w:rFonts w:ascii="Lato Light" w:hAnsi="Lato Light"/>
          <w:b/>
          <w:bCs/>
        </w:rPr>
        <w:t xml:space="preserve">Location of Jowell Farm and other Caddo sites </w:t>
      </w:r>
      <w:r>
        <w:rPr>
          <w:rFonts w:ascii="Lato Light" w:hAnsi="Lato Light"/>
          <w:b/>
          <w:bCs/>
        </w:rPr>
        <w:t>where elliptical bifaces have been found, which includes</w:t>
      </w:r>
      <w:r w:rsidRPr="00597B83">
        <w:rPr>
          <w:rFonts w:ascii="Lato Light" w:hAnsi="Lato Light"/>
          <w:b/>
          <w:bCs/>
        </w:rPr>
        <w:t xml:space="preserve"> all but one major drainage basin in the ancestral Caddo area (dashed/white)</w:t>
      </w:r>
      <w:r>
        <w:rPr>
          <w:rFonts w:ascii="Lato Light" w:hAnsi="Lato Light"/>
          <w:b/>
          <w:bCs/>
        </w:rPr>
        <w:t xml:space="preserve"> (top) and seriation of Allen Phase burial contexts derived from Kleinschmidt (1982) (bottom).</w:t>
      </w:r>
    </w:p>
    <w:p w14:paraId="10ED058D" w14:textId="227AF626" w:rsidR="000F68FD" w:rsidRDefault="00713B6B" w:rsidP="00CD67A2">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CF7648">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listed in that table. For the purpose of the seriation, </w:t>
      </w:r>
      <w:r w:rsidR="00692623">
        <w:rPr>
          <w:rFonts w:ascii="Lato Light" w:hAnsi="Lato Light"/>
        </w:rPr>
        <w:t xml:space="preserve">the </w:t>
      </w:r>
      <w:proofErr w:type="spellStart"/>
      <w:r w:rsidR="00692623">
        <w:rPr>
          <w:rFonts w:ascii="Lato Light" w:hAnsi="Lato Light"/>
        </w:rPr>
        <w:t>Poynor</w:t>
      </w:r>
      <w:proofErr w:type="spellEnd"/>
      <w:r w:rsidR="00692623">
        <w:rPr>
          <w:rFonts w:ascii="Lato Light" w:hAnsi="Lato Light"/>
        </w:rPr>
        <w:t xml:space="preserve"> Engraved and Patton Engraved types were </w:t>
      </w:r>
      <w:r w:rsidR="00434969">
        <w:rPr>
          <w:rFonts w:ascii="Lato Light" w:hAnsi="Lato Light"/>
        </w:rPr>
        <w:t xml:space="preserve">each </w:t>
      </w:r>
      <w:r w:rsidR="00692623">
        <w:rPr>
          <w:rFonts w:ascii="Lato Light" w:hAnsi="Lato Light"/>
        </w:rPr>
        <w:t xml:space="preserve">collapsed into a single column, </w:t>
      </w:r>
      <w:r w:rsidR="00434969">
        <w:rPr>
          <w:rFonts w:ascii="Lato Light" w:hAnsi="Lato Light"/>
        </w:rPr>
        <w:t xml:space="preserve">and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w:t>
      </w:r>
      <w:r w:rsidR="00531600">
        <w:rPr>
          <w:rFonts w:ascii="Lato Light" w:hAnsi="Lato Light"/>
        </w:rPr>
        <w:t xml:space="preserve">see </w:t>
      </w:r>
      <w:r w:rsidR="000F68FD">
        <w:rPr>
          <w:rFonts w:ascii="Lato Light" w:hAnsi="Lato Light"/>
        </w:rPr>
        <w:t xml:space="preserve">Figure </w:t>
      </w:r>
      <w:r w:rsidR="00547D17">
        <w:rPr>
          <w:rFonts w:ascii="Lato Light" w:hAnsi="Lato Light"/>
        </w:rPr>
        <w:t>1</w:t>
      </w:r>
      <w:r w:rsidR="000F68FD">
        <w:rPr>
          <w:rFonts w:ascii="Lato Light" w:hAnsi="Lato Light"/>
        </w:rPr>
        <w:t>).</w:t>
      </w:r>
    </w:p>
    <w:p w14:paraId="75597EE1" w14:textId="77777777" w:rsidR="00E54F55" w:rsidRDefault="00E54F55" w:rsidP="00E54F55">
      <w:pPr>
        <w:jc w:val="both"/>
        <w:rPr>
          <w:rFonts w:ascii="Lato Light" w:hAnsi="Lato Light"/>
        </w:rPr>
      </w:pPr>
      <w:r>
        <w:rPr>
          <w:rFonts w:ascii="Lato Light" w:hAnsi="Lato Light"/>
        </w:rPr>
        <w:t>METHODS AND RESULTS</w:t>
      </w:r>
    </w:p>
    <w:p w14:paraId="38C8E089" w14:textId="4BEB1F67" w:rsidR="00BA3B9F"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 xml:space="preserve">liptical bifaces were scanned at 1200 dpi using an HP </w:t>
      </w:r>
      <w:proofErr w:type="spellStart"/>
      <w:r w:rsidR="008C6829">
        <w:rPr>
          <w:rFonts w:ascii="Lato Light" w:hAnsi="Lato Light"/>
        </w:rPr>
        <w:t>ScanJet</w:t>
      </w:r>
      <w:proofErr w:type="spellEnd"/>
      <w:r w:rsidR="008C6829">
        <w:rPr>
          <w:rFonts w:ascii="Lato Light" w:hAnsi="Lato Light"/>
        </w:rPr>
        <w:t xml:space="preserve">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proofErr w:type="spellStart"/>
      <w:r w:rsidR="008C6829">
        <w:rPr>
          <w:rFonts w:ascii="Lato Light" w:hAnsi="Lato Light"/>
          <w:i/>
          <w:iCs/>
        </w:rPr>
        <w:t>colordistance</w:t>
      </w:r>
      <w:proofErr w:type="spellEnd"/>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A histogram binning method was 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547D17">
        <w:rPr>
          <w:rFonts w:ascii="Lato Light" w:hAnsi="Lato Light"/>
        </w:rPr>
        <w:t>2</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remaining bifaces were coded as </w:t>
      </w:r>
      <w:proofErr w:type="spellStart"/>
      <w:r w:rsidR="00810BC6">
        <w:rPr>
          <w:rFonts w:ascii="Lato Light" w:hAnsi="Lato Light"/>
        </w:rPr>
        <w:t>ColorGroup</w:t>
      </w:r>
      <w:proofErr w:type="spellEnd"/>
      <w:r w:rsidR="00810BC6">
        <w:rPr>
          <w:rFonts w:ascii="Lato Light" w:hAnsi="Lato Light"/>
        </w:rPr>
        <w:t xml:space="preserve"> A and </w:t>
      </w:r>
      <w:proofErr w:type="spellStart"/>
      <w:r w:rsidR="00810BC6">
        <w:rPr>
          <w:rFonts w:ascii="Lato Light" w:hAnsi="Lato Light"/>
        </w:rPr>
        <w:t>ColorGroup</w:t>
      </w:r>
      <w:proofErr w:type="spellEnd"/>
      <w:r w:rsidR="00810BC6">
        <w:rPr>
          <w:rFonts w:ascii="Lato Light" w:hAnsi="Lato Light"/>
        </w:rPr>
        <w:t xml:space="preserve"> B for the analysis of elliptical biface </w:t>
      </w:r>
      <w:r w:rsidR="00810BC6">
        <w:rPr>
          <w:rFonts w:ascii="Lato Light" w:hAnsi="Lato Light"/>
        </w:rPr>
        <w:lastRenderedPageBreak/>
        <w:t>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78E8F1BF" w14:textId="55EB39CA" w:rsidR="005B48D2" w:rsidRPr="000E49FA" w:rsidRDefault="005B48D2" w:rsidP="008C6829">
      <w:pPr>
        <w:jc w:val="both"/>
        <w:rPr>
          <w:rFonts w:ascii="Lato Light" w:hAnsi="Lato Light"/>
          <w:b/>
          <w:bCs/>
        </w:rPr>
      </w:pPr>
      <w:r w:rsidRPr="005B48D2">
        <w:rPr>
          <w:rFonts w:ascii="Lato Light" w:hAnsi="Lato Light"/>
          <w:b/>
          <w:bCs/>
        </w:rPr>
        <w:t xml:space="preserve">Figure </w:t>
      </w:r>
      <w:r w:rsidR="00547D17">
        <w:rPr>
          <w:rFonts w:ascii="Lato Light" w:hAnsi="Lato Light"/>
          <w:b/>
          <w:bCs/>
        </w:rPr>
        <w:t>2</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0E49FA">
        <w:rPr>
          <w:rFonts w:ascii="Lato Light" w:hAnsi="Lato Light"/>
          <w:b/>
          <w:bCs/>
        </w:rPr>
        <w:t xml:space="preserve"> (top) and PCA summarizing shape variation in elliptical bifaces, where </w:t>
      </w:r>
      <w:proofErr w:type="spellStart"/>
      <w:r w:rsidR="000E49FA">
        <w:rPr>
          <w:rFonts w:ascii="Lato Light" w:hAnsi="Lato Light"/>
          <w:b/>
          <w:bCs/>
        </w:rPr>
        <w:t>ColorGroup</w:t>
      </w:r>
      <w:proofErr w:type="spellEnd"/>
      <w:r w:rsidR="000E49FA">
        <w:rPr>
          <w:rFonts w:ascii="Lato Light" w:hAnsi="Lato Light"/>
          <w:b/>
          <w:bCs/>
        </w:rPr>
        <w:t xml:space="preserve"> A is depicted by gray circles and </w:t>
      </w:r>
      <w:proofErr w:type="spellStart"/>
      <w:r w:rsidR="000E49FA">
        <w:rPr>
          <w:rFonts w:ascii="Lato Light" w:hAnsi="Lato Light"/>
          <w:b/>
          <w:bCs/>
        </w:rPr>
        <w:t>ColorGroup</w:t>
      </w:r>
      <w:proofErr w:type="spellEnd"/>
      <w:r w:rsidR="000E49FA">
        <w:rPr>
          <w:rFonts w:ascii="Lato Light" w:hAnsi="Lato Light"/>
          <w:b/>
          <w:bCs/>
        </w:rPr>
        <w:t xml:space="preserve"> B by orange plus signs (bottom).</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proofErr w:type="spellStart"/>
      <w:r>
        <w:rPr>
          <w:rFonts w:ascii="Lato Light" w:hAnsi="Lato Light"/>
          <w:i/>
          <w:iCs/>
        </w:rPr>
        <w:t>StereoMorph</w:t>
      </w:r>
      <w:proofErr w:type="spellEnd"/>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Some bifaces include multiple areas of heavy 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w:t>
      </w:r>
      <w:proofErr w:type="spellStart"/>
      <w:r w:rsidR="00D7309D">
        <w:rPr>
          <w:rFonts w:ascii="Lato Light" w:hAnsi="Lato Light"/>
        </w:rPr>
        <w:t>DStretch</w:t>
      </w:r>
      <w:proofErr w:type="spellEnd"/>
      <w:r w:rsidR="00D7309D">
        <w:rPr>
          <w:rFonts w:ascii="Lato Light" w:hAnsi="Lato Light"/>
        </w:rPr>
        <w:t xml:space="preserve">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4CEF0DDF" w14:textId="2119C111" w:rsidR="00BA3B9F" w:rsidRDefault="00181384" w:rsidP="00CD67A2">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w:t>
      </w:r>
      <w:r w:rsidR="00B50E5C">
        <w:rPr>
          <w:rFonts w:ascii="Lato Light" w:hAnsi="Lato Light"/>
        </w:rPr>
        <w:t xml:space="preserve">see </w:t>
      </w:r>
      <w:r>
        <w:rPr>
          <w:rFonts w:ascii="Lato Light" w:hAnsi="Lato Light"/>
        </w:rPr>
        <w:t xml:space="preserve">Figure </w:t>
      </w:r>
      <w:r w:rsidR="00547D17">
        <w:rPr>
          <w:rFonts w:ascii="Lato Light" w:hAnsi="Lato Light"/>
        </w:rPr>
        <w:t>2</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w:t>
      </w:r>
      <w:proofErr w:type="spellStart"/>
      <w:r>
        <w:rPr>
          <w:rFonts w:ascii="Lato Light" w:hAnsi="Lato Light"/>
        </w:rPr>
        <w:t>zscores</w:t>
      </w:r>
      <w:proofErr w:type="spellEnd"/>
      <w:r>
        <w:rPr>
          <w:rFonts w:ascii="Lato Light" w:hAnsi="Lato Light"/>
        </w:rPr>
        <w:t xml:space="preserve">)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w:t>
      </w:r>
      <w:r w:rsidR="00A01355">
        <w:rPr>
          <w:rFonts w:ascii="Lato Light" w:hAnsi="Lato Light"/>
        </w:rPr>
        <w:lastRenderedPageBreak/>
        <w:t xml:space="preserve">biface shape (RRPP = 10,000; </w:t>
      </w:r>
      <w:proofErr w:type="spellStart"/>
      <w:r w:rsidR="00A01355">
        <w:rPr>
          <w:rFonts w:ascii="Lato Light" w:hAnsi="Lato Light"/>
        </w:rPr>
        <w:t>Rsq</w:t>
      </w:r>
      <w:proofErr w:type="spellEnd"/>
      <w:r w:rsidR="00A01355">
        <w:rPr>
          <w:rFonts w:ascii="Lato Light" w:hAnsi="Lato Light"/>
        </w:rPr>
        <w:t xml:space="preserve"> = 0.3</w:t>
      </w:r>
      <w:r w:rsidR="00682131">
        <w:rPr>
          <w:rFonts w:ascii="Lato Light" w:hAnsi="Lato Light"/>
        </w:rPr>
        <w:t>1811</w:t>
      </w:r>
      <w:r w:rsidR="00A01355">
        <w:rPr>
          <w:rFonts w:ascii="Lato Light" w:hAnsi="Lato Light"/>
        </w:rPr>
        <w:t xml:space="preserve">; </w:t>
      </w:r>
      <w:proofErr w:type="spellStart"/>
      <w:r w:rsidR="00A01355">
        <w:rPr>
          <w:rFonts w:ascii="Lato Light" w:hAnsi="Lato Light"/>
        </w:rPr>
        <w:t>Pr</w:t>
      </w:r>
      <w:proofErr w:type="spellEnd"/>
      <w:r w:rsidR="00A01355">
        <w:rPr>
          <w:rFonts w:ascii="Lato Light" w:hAnsi="Lato Light"/>
        </w:rPr>
        <w:t>(&gt;F) = 0.047</w:t>
      </w:r>
      <w:r w:rsidR="00E93D0E">
        <w:rPr>
          <w:rFonts w:ascii="Lato Light" w:hAnsi="Lato Light"/>
        </w:rPr>
        <w:t>3</w:t>
      </w:r>
      <w:r w:rsidR="00A01355">
        <w:rPr>
          <w:rFonts w:ascii="Lato Light" w:hAnsi="Lato Light"/>
        </w:rPr>
        <w:t>), but not size</w:t>
      </w:r>
      <w:r w:rsidR="007D2C0F">
        <w:rPr>
          <w:rFonts w:ascii="Lato Light" w:hAnsi="Lato Light"/>
        </w:rPr>
        <w:t xml:space="preserve"> (RRPP = 10,000; </w:t>
      </w:r>
      <w:proofErr w:type="spellStart"/>
      <w:r w:rsidR="007D2C0F">
        <w:rPr>
          <w:rFonts w:ascii="Lato Light" w:hAnsi="Lato Light"/>
        </w:rPr>
        <w:t>Rsq</w:t>
      </w:r>
      <w:proofErr w:type="spellEnd"/>
      <w:r w:rsidR="007D2C0F">
        <w:rPr>
          <w:rFonts w:ascii="Lato Light" w:hAnsi="Lato Light"/>
        </w:rPr>
        <w:t xml:space="preserve"> = 0.0083</w:t>
      </w:r>
      <w:r w:rsidR="00682131">
        <w:rPr>
          <w:rFonts w:ascii="Lato Light" w:hAnsi="Lato Light"/>
        </w:rPr>
        <w:t>1</w:t>
      </w:r>
      <w:r w:rsidR="007D2C0F">
        <w:rPr>
          <w:rFonts w:ascii="Lato Light" w:hAnsi="Lato Light"/>
        </w:rPr>
        <w:t xml:space="preserve">; </w:t>
      </w:r>
      <w:proofErr w:type="spellStart"/>
      <w:r w:rsidR="007D2C0F">
        <w:rPr>
          <w:rFonts w:ascii="Lato Light" w:hAnsi="Lato Light"/>
        </w:rPr>
        <w:t>Pr</w:t>
      </w:r>
      <w:proofErr w:type="spellEnd"/>
      <w:r w:rsidR="007D2C0F">
        <w:rPr>
          <w:rFonts w:ascii="Lato Light" w:hAnsi="Lato Light"/>
        </w:rPr>
        <w:t>(&gt;F) = 0.7</w:t>
      </w:r>
      <w:r w:rsidR="00E93D0E">
        <w:rPr>
          <w:rFonts w:ascii="Lato Light" w:hAnsi="Lato Light"/>
        </w:rPr>
        <w:t>793</w:t>
      </w:r>
      <w:r w:rsidR="007D2C0F">
        <w:rPr>
          <w:rFonts w:ascii="Lato Light" w:hAnsi="Lato Light"/>
        </w:rPr>
        <w:t>)</w:t>
      </w:r>
      <w:r w:rsidR="00A01355">
        <w:rPr>
          <w:rFonts w:ascii="Lato Light" w:hAnsi="Lato Light"/>
        </w:rPr>
        <w:t>, by raw material color group.</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5F25E9E5" w14:textId="4E756C75" w:rsidR="005E72A1" w:rsidRDefault="00E77074" w:rsidP="00CD67A2">
      <w:pPr>
        <w:jc w:val="both"/>
        <w:rPr>
          <w:rFonts w:ascii="Lato Light" w:hAnsi="Lato Light"/>
        </w:rPr>
      </w:pPr>
      <w:bookmarkStart w:id="0" w:name="_Hlk124494010"/>
      <w:r>
        <w:rPr>
          <w:rFonts w:ascii="Lato Light" w:hAnsi="Lato Light"/>
        </w:rPr>
        <w:t xml:space="preserve">Even if raw material color groups </w:t>
      </w:r>
      <w:r w:rsidR="001223AF">
        <w:rPr>
          <w:rFonts w:ascii="Lato Light" w:hAnsi="Lato Light"/>
        </w:rPr>
        <w:t>are not found to differ</w:t>
      </w:r>
      <w:r>
        <w:rPr>
          <w:rFonts w:ascii="Lato Light" w:hAnsi="Lato Light"/>
        </w:rPr>
        <w:t xml:space="preserve">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547D17">
        <w:rPr>
          <w:rFonts w:ascii="Lato Light" w:hAnsi="Lato Light"/>
        </w:rPr>
        <w:t>3</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or prepare offerings for a</w:t>
      </w:r>
      <w:r w:rsidR="00432F6C">
        <w:rPr>
          <w:rFonts w:ascii="Lato Light" w:hAnsi="Lato Light"/>
        </w:rPr>
        <w:t xml:space="preserve"> particular species</w:t>
      </w:r>
      <w:r w:rsidR="00F60073">
        <w:rPr>
          <w:rFonts w:ascii="Lato Light" w:hAnsi="Lato Light"/>
        </w:rPr>
        <w:t xml:space="preserve"> or group</w:t>
      </w:r>
      <w:r w:rsidR="00432F6C">
        <w:rPr>
          <w:rFonts w:ascii="Lato Light" w:hAnsi="Lato Light"/>
        </w:rPr>
        <w:t xml:space="preserve"> of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1C4DE58C" w14:textId="3A77BAA2" w:rsidR="00E112BC" w:rsidRDefault="005E72A1" w:rsidP="005E72A1">
      <w:pPr>
        <w:rPr>
          <w:rFonts w:ascii="Lato Light" w:hAnsi="Lato Light"/>
          <w:b/>
          <w:bCs/>
          <w:i/>
          <w:iCs/>
        </w:rPr>
      </w:pPr>
      <w:r>
        <w:rPr>
          <w:rFonts w:ascii="Lato Light" w:hAnsi="Lato Light"/>
          <w:b/>
          <w:bCs/>
        </w:rPr>
        <w:t xml:space="preserve">Figure </w:t>
      </w:r>
      <w:r w:rsidR="00547D17">
        <w:rPr>
          <w:rFonts w:ascii="Lato Light" w:hAnsi="Lato Light"/>
          <w:b/>
          <w:bCs/>
        </w:rPr>
        <w:t>3</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74E75753" w:rsidR="00D36C3A" w:rsidRP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w:t>
      </w:r>
      <w:proofErr w:type="spellStart"/>
      <w:r w:rsidRPr="00D36C3A">
        <w:rPr>
          <w:rFonts w:ascii="Lato Light" w:hAnsi="Lato Light"/>
        </w:rPr>
        <w:t>DStretch</w:t>
      </w:r>
      <w:proofErr w:type="spellEnd"/>
      <w:r w:rsidRPr="00D36C3A">
        <w:rPr>
          <w:rFonts w:ascii="Lato Light" w:hAnsi="Lato Light"/>
        </w:rPr>
        <w:t xml:space="preserve">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 xml:space="preserve">Christian S. Hoggard, and David K. </w:t>
      </w:r>
      <w:proofErr w:type="spellStart"/>
      <w:r w:rsidRPr="00D36C3A">
        <w:rPr>
          <w:rFonts w:ascii="Lato Light" w:hAnsi="Lato Light"/>
        </w:rPr>
        <w:t>Thulman</w:t>
      </w:r>
      <w:proofErr w:type="spellEnd"/>
      <w:r w:rsidRPr="00D36C3A">
        <w:rPr>
          <w:rFonts w:ascii="Lato Light" w:hAnsi="Lato Light"/>
        </w:rPr>
        <w:t xml:space="preserve">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0BA189E7" w14:textId="77777777" w:rsidR="00ED255A" w:rsidRDefault="00ED255A" w:rsidP="00D36C3A">
      <w:pPr>
        <w:rPr>
          <w:rFonts w:ascii="Lato Light" w:hAnsi="Lato Light"/>
        </w:rPr>
      </w:pPr>
    </w:p>
    <w:p w14:paraId="4BC1B96D" w14:textId="2F8B3CA0" w:rsidR="00D36C3A" w:rsidRPr="00D36C3A" w:rsidRDefault="00D36C3A" w:rsidP="00D36C3A">
      <w:pPr>
        <w:rPr>
          <w:rFonts w:ascii="Lato Light" w:hAnsi="Lato Light"/>
        </w:rPr>
      </w:pPr>
      <w:r>
        <w:rPr>
          <w:rFonts w:ascii="Lato Light" w:hAnsi="Lato Light"/>
        </w:rPr>
        <w:t>FUNDING</w:t>
      </w:r>
    </w:p>
    <w:p w14:paraId="47CB43B4" w14:textId="443F63F8"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RZS from the National Center for Preservation Technology and Training (NCPTT), and additional grants to RZS from the Caddo Nation of Oklahoma, National Forests and Grasslands in Texas (15-PA-11081300-033) and the United States Forest 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4EEAE714" w14:textId="77777777" w:rsidR="00364D65" w:rsidRDefault="00364D65" w:rsidP="00432F6C">
      <w:pPr>
        <w:jc w:val="both"/>
        <w:rPr>
          <w:rFonts w:ascii="Lato Light" w:hAnsi="Lato Light"/>
        </w:rPr>
      </w:pPr>
    </w:p>
    <w:p w14:paraId="51DFA599" w14:textId="5238BA39" w:rsidR="00ED255A" w:rsidRDefault="00FE16FD" w:rsidP="007E6E55">
      <w:pPr>
        <w:rPr>
          <w:rFonts w:ascii="Lato Light" w:hAnsi="Lato Light"/>
        </w:rPr>
      </w:pPr>
      <w:r>
        <w:rPr>
          <w:rFonts w:ascii="Lato Light" w:hAnsi="Lato Light"/>
        </w:rPr>
        <w:lastRenderedPageBreak/>
        <w:t>DATA MANAGEMENT</w:t>
      </w:r>
    </w:p>
    <w:p w14:paraId="654D09E0" w14:textId="75CF6E82"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The analysis code associated with this project can be accessed through the supplementary materials (</w:t>
      </w:r>
      <w:hyperlink r:id="rId8" w:history="1">
        <w:r w:rsidRPr="003A4B68">
          <w:rPr>
            <w:rStyle w:val="Hyperlink"/>
            <w:rFonts w:ascii="Lato Light" w:hAnsi="Lato Light"/>
          </w:rPr>
          <w:t>https://seldenlab.github.io/elliptical.bifaces.1</w:t>
        </w:r>
      </w:hyperlink>
      <w:r>
        <w:rPr>
          <w:rFonts w:ascii="Lato Light" w:hAnsi="Lato Light"/>
        </w:rPr>
        <w:t>), is</w:t>
      </w:r>
      <w:r w:rsidR="001C7040">
        <w:rPr>
          <w:rFonts w:ascii="Lato Light" w:hAnsi="Lato Light"/>
        </w:rPr>
        <w:t xml:space="preserve"> available in the GitHub repository (</w:t>
      </w:r>
      <w:hyperlink r:id="rId9" w:history="1">
        <w:r w:rsidR="001C7040" w:rsidRPr="003A4B68">
          <w:rPr>
            <w:rStyle w:val="Hyperlink"/>
            <w:rFonts w:ascii="Lato Light" w:hAnsi="Lato Light"/>
          </w:rPr>
          <w:t>https://github.com/seldenlab/elliptical.bifaces.1</w:t>
        </w:r>
      </w:hyperlink>
      <w:r w:rsidR="001C7040">
        <w:rPr>
          <w:rFonts w:ascii="Lato Light" w:hAnsi="Lato Light"/>
        </w:rPr>
        <w:t>), and digitally curated on the Open Science Framework (</w:t>
      </w:r>
      <w:hyperlink r:id="rId1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702E65A7"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786F850A" w14:textId="77777777" w:rsidR="00FE16FD" w:rsidRDefault="00FE16FD"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07E02402" w14:textId="77777777" w:rsidR="00434969" w:rsidRPr="00434969" w:rsidRDefault="003A2684" w:rsidP="00434969">
      <w:pPr>
        <w:pStyle w:val="EndNoteBibliography"/>
        <w:ind w:left="720" w:hanging="720"/>
      </w:pPr>
      <w:r>
        <w:fldChar w:fldCharType="begin"/>
      </w:r>
      <w:r>
        <w:instrText xml:space="preserve"> ADDIN EN.REFLIST </w:instrText>
      </w:r>
      <w:r>
        <w:fldChar w:fldCharType="separate"/>
      </w:r>
      <w:r w:rsidR="00434969" w:rsidRPr="00434969">
        <w:t>Adams, Dean C., and Michael L. Collyer</w:t>
      </w:r>
    </w:p>
    <w:p w14:paraId="61C86749" w14:textId="77777777" w:rsidR="00434969" w:rsidRPr="00434969" w:rsidRDefault="00434969" w:rsidP="00434969">
      <w:pPr>
        <w:pStyle w:val="EndNoteBibliography"/>
        <w:ind w:left="720" w:hanging="720"/>
      </w:pPr>
      <w:r w:rsidRPr="00434969">
        <w:tab/>
        <w:t>2015</w:t>
      </w:r>
      <w:r w:rsidRPr="00434969">
        <w:tab/>
        <w:t xml:space="preserve">Permutation Tests for Phylogenetic Comparative Analyses of High-Dimensional Shape Data: What you Shuffle Matters. </w:t>
      </w:r>
      <w:r w:rsidRPr="00434969">
        <w:rPr>
          <w:i/>
        </w:rPr>
        <w:t>Evolution</w:t>
      </w:r>
      <w:r w:rsidRPr="00434969">
        <w:t xml:space="preserve"> 69(3):823-829.</w:t>
      </w:r>
    </w:p>
    <w:p w14:paraId="116BF613" w14:textId="77777777" w:rsidR="00434969" w:rsidRPr="00434969" w:rsidRDefault="00434969" w:rsidP="00434969">
      <w:pPr>
        <w:pStyle w:val="EndNoteBibliography"/>
        <w:spacing w:after="0"/>
      </w:pPr>
    </w:p>
    <w:p w14:paraId="2D414203" w14:textId="77777777" w:rsidR="00434969" w:rsidRPr="00434969" w:rsidRDefault="00434969" w:rsidP="00434969">
      <w:pPr>
        <w:pStyle w:val="EndNoteBibliography"/>
        <w:ind w:left="720" w:hanging="720"/>
      </w:pPr>
      <w:r w:rsidRPr="00434969">
        <w:t>Adams, Dean C., and Erik Otárola-Castillo</w:t>
      </w:r>
    </w:p>
    <w:p w14:paraId="2AF77F6C" w14:textId="77777777" w:rsidR="00434969" w:rsidRPr="00434969" w:rsidRDefault="00434969" w:rsidP="00434969">
      <w:pPr>
        <w:pStyle w:val="EndNoteBibliography"/>
        <w:ind w:left="720" w:hanging="720"/>
      </w:pPr>
      <w:r w:rsidRPr="00434969">
        <w:tab/>
        <w:t>2013</w:t>
      </w:r>
      <w:r w:rsidRPr="00434969">
        <w:tab/>
        <w:t xml:space="preserve">geomorph: An R  Package for the Collection and Analysis of Geometric Morphometric Shape Data. </w:t>
      </w:r>
      <w:r w:rsidRPr="00434969">
        <w:rPr>
          <w:i/>
        </w:rPr>
        <w:t>Methods in Ecology and Evolution</w:t>
      </w:r>
      <w:r w:rsidRPr="00434969">
        <w:t xml:space="preserve"> 4(4):393-399.</w:t>
      </w:r>
    </w:p>
    <w:p w14:paraId="79AE8A95" w14:textId="77777777" w:rsidR="00434969" w:rsidRPr="00434969" w:rsidRDefault="00434969" w:rsidP="00434969">
      <w:pPr>
        <w:pStyle w:val="EndNoteBibliography"/>
        <w:spacing w:after="0"/>
      </w:pPr>
    </w:p>
    <w:p w14:paraId="0D6B19A2" w14:textId="77777777" w:rsidR="00434969" w:rsidRPr="00434969" w:rsidRDefault="00434969" w:rsidP="00434969">
      <w:pPr>
        <w:pStyle w:val="EndNoteBibliography"/>
        <w:ind w:left="720" w:hanging="720"/>
      </w:pPr>
      <w:r w:rsidRPr="00434969">
        <w:t>Adams, Dean C., F. James Rohlf, and Dennis E. Slice</w:t>
      </w:r>
    </w:p>
    <w:p w14:paraId="4CCFA8E2" w14:textId="77777777" w:rsidR="00434969" w:rsidRPr="00434969" w:rsidRDefault="00434969" w:rsidP="00434969">
      <w:pPr>
        <w:pStyle w:val="EndNoteBibliography"/>
        <w:ind w:left="720" w:hanging="720"/>
      </w:pPr>
      <w:r w:rsidRPr="00434969">
        <w:tab/>
        <w:t>2013</w:t>
      </w:r>
      <w:r w:rsidRPr="00434969">
        <w:tab/>
        <w:t xml:space="preserve">A Field Comes of Age: Geometric Morphometrics in the 21st Century. </w:t>
      </w:r>
      <w:r w:rsidRPr="00434969">
        <w:rPr>
          <w:i/>
        </w:rPr>
        <w:t>Hystrix</w:t>
      </w:r>
      <w:r w:rsidRPr="00434969">
        <w:t xml:space="preserve"> 24(1):7-14.</w:t>
      </w:r>
    </w:p>
    <w:p w14:paraId="630CB3B3" w14:textId="77777777" w:rsidR="00434969" w:rsidRPr="00434969" w:rsidRDefault="00434969" w:rsidP="00434969">
      <w:pPr>
        <w:pStyle w:val="EndNoteBibliography"/>
        <w:spacing w:after="0"/>
      </w:pPr>
    </w:p>
    <w:p w14:paraId="11E8332A" w14:textId="77777777" w:rsidR="00434969" w:rsidRPr="00434969" w:rsidRDefault="00434969" w:rsidP="00434969">
      <w:pPr>
        <w:pStyle w:val="EndNoteBibliography"/>
        <w:ind w:left="720" w:hanging="720"/>
      </w:pPr>
      <w:r w:rsidRPr="00434969">
        <w:t>Ashton, Nick, and John McNabb</w:t>
      </w:r>
    </w:p>
    <w:p w14:paraId="4C8C510A" w14:textId="77777777" w:rsidR="00434969" w:rsidRPr="00434969" w:rsidRDefault="00434969" w:rsidP="00434969">
      <w:pPr>
        <w:pStyle w:val="EndNoteBibliography"/>
        <w:ind w:left="720" w:hanging="720"/>
      </w:pPr>
      <w:r w:rsidRPr="00434969">
        <w:tab/>
        <w:t>1994</w:t>
      </w:r>
      <w:r w:rsidRPr="00434969">
        <w:tab/>
        <w:t xml:space="preserve">Bifaces in perspective. </w:t>
      </w:r>
      <w:r w:rsidRPr="00434969">
        <w:rPr>
          <w:i/>
        </w:rPr>
        <w:t>Stories in Stone Lithic Studies Society Occasional Papers</w:t>
      </w:r>
      <w:r w:rsidRPr="00434969">
        <w:t xml:space="preserve"> 4:182-191.</w:t>
      </w:r>
    </w:p>
    <w:p w14:paraId="2FD4B507" w14:textId="77777777" w:rsidR="00434969" w:rsidRPr="00434969" w:rsidRDefault="00434969" w:rsidP="00434969">
      <w:pPr>
        <w:pStyle w:val="EndNoteBibliography"/>
        <w:spacing w:after="0"/>
      </w:pPr>
    </w:p>
    <w:p w14:paraId="2284A58D" w14:textId="77777777" w:rsidR="00434969" w:rsidRPr="00434969" w:rsidRDefault="00434969" w:rsidP="00434969">
      <w:pPr>
        <w:pStyle w:val="EndNoteBibliography"/>
        <w:ind w:left="720" w:hanging="720"/>
      </w:pPr>
      <w:r w:rsidRPr="00434969">
        <w:t>Baken, Erica K., Michael L. Collyer, Antigoni Kaliontzopoulou, and Dean C. Adams</w:t>
      </w:r>
    </w:p>
    <w:p w14:paraId="572222E4" w14:textId="77777777" w:rsidR="00434969" w:rsidRPr="00434969" w:rsidRDefault="00434969" w:rsidP="00434969">
      <w:pPr>
        <w:pStyle w:val="EndNoteBibliography"/>
        <w:ind w:left="720" w:hanging="720"/>
      </w:pPr>
      <w:r w:rsidRPr="00434969">
        <w:lastRenderedPageBreak/>
        <w:tab/>
        <w:t>2021</w:t>
      </w:r>
      <w:r w:rsidRPr="00434969">
        <w:tab/>
        <w:t xml:space="preserve">geomorph v4.0 and gmShiny: Enhanced analytics and a new graphical interface for a comprehensive morphometric experience. </w:t>
      </w:r>
      <w:r w:rsidRPr="00434969">
        <w:rPr>
          <w:i/>
        </w:rPr>
        <w:t>Methods in Ecology and Evolution</w:t>
      </w:r>
      <w:r w:rsidRPr="00434969">
        <w:t xml:space="preserve"> 12(12):2355-2363.</w:t>
      </w:r>
    </w:p>
    <w:p w14:paraId="74CD08D8" w14:textId="77777777" w:rsidR="00434969" w:rsidRPr="00434969" w:rsidRDefault="00434969" w:rsidP="00434969">
      <w:pPr>
        <w:pStyle w:val="EndNoteBibliography"/>
        <w:spacing w:after="0"/>
      </w:pPr>
    </w:p>
    <w:p w14:paraId="4270668B" w14:textId="77777777" w:rsidR="00434969" w:rsidRPr="00434969" w:rsidRDefault="00434969" w:rsidP="00434969">
      <w:pPr>
        <w:pStyle w:val="EndNoteBibliography"/>
        <w:ind w:left="720" w:hanging="720"/>
      </w:pPr>
      <w:r w:rsidRPr="00434969">
        <w:t>Beck, Margaret, Sarah Trabert, David V. Hill, and Matthew E. Hill</w:t>
      </w:r>
    </w:p>
    <w:p w14:paraId="5B0A190D" w14:textId="77777777" w:rsidR="00434969" w:rsidRPr="00434969" w:rsidRDefault="00434969" w:rsidP="00434969">
      <w:pPr>
        <w:pStyle w:val="EndNoteBibliography"/>
        <w:ind w:left="720" w:hanging="720"/>
      </w:pPr>
      <w:r w:rsidRPr="00434969">
        <w:tab/>
        <w:t>2016</w:t>
      </w:r>
      <w:r w:rsidRPr="00434969">
        <w:tab/>
        <w:t xml:space="preserve">Tewa Red and the Puebloan diaspora: The making of Ledbetter Red. </w:t>
      </w:r>
      <w:r w:rsidRPr="00434969">
        <w:rPr>
          <w:i/>
        </w:rPr>
        <w:t>Journal of Archaeological Science: Reports</w:t>
      </w:r>
      <w:r w:rsidRPr="00434969">
        <w:t xml:space="preserve"> 6:148-159.</w:t>
      </w:r>
    </w:p>
    <w:p w14:paraId="3BC219BB" w14:textId="77777777" w:rsidR="00434969" w:rsidRPr="00434969" w:rsidRDefault="00434969" w:rsidP="00434969">
      <w:pPr>
        <w:pStyle w:val="EndNoteBibliography"/>
        <w:spacing w:after="0"/>
      </w:pPr>
    </w:p>
    <w:p w14:paraId="675D1418" w14:textId="77777777" w:rsidR="00434969" w:rsidRPr="00434969" w:rsidRDefault="00434969" w:rsidP="00434969">
      <w:pPr>
        <w:pStyle w:val="EndNoteBibliography"/>
        <w:ind w:left="720" w:hanging="720"/>
      </w:pPr>
      <w:r w:rsidRPr="00434969">
        <w:t>Bookstein, Fred L.</w:t>
      </w:r>
    </w:p>
    <w:p w14:paraId="2EE2E679" w14:textId="77777777" w:rsidR="00434969" w:rsidRPr="00434969" w:rsidRDefault="00434969" w:rsidP="00434969">
      <w:pPr>
        <w:pStyle w:val="EndNoteBibliography"/>
        <w:ind w:left="720" w:hanging="720"/>
      </w:pPr>
      <w:r w:rsidRPr="00434969">
        <w:tab/>
        <w:t>1986</w:t>
      </w:r>
      <w:r w:rsidRPr="00434969">
        <w:tab/>
        <w:t xml:space="preserve">Size and Shape Spaces for Landmark Data in Two Dimensions. </w:t>
      </w:r>
      <w:r w:rsidRPr="00434969">
        <w:rPr>
          <w:i/>
        </w:rPr>
        <w:t>Statistical Science</w:t>
      </w:r>
      <w:r w:rsidRPr="00434969">
        <w:t xml:space="preserve"> 1(2):181-242.</w:t>
      </w:r>
    </w:p>
    <w:p w14:paraId="7B44788E" w14:textId="77777777" w:rsidR="00434969" w:rsidRPr="00434969" w:rsidRDefault="00434969" w:rsidP="00434969">
      <w:pPr>
        <w:pStyle w:val="EndNoteBibliography"/>
        <w:spacing w:after="0"/>
      </w:pPr>
    </w:p>
    <w:p w14:paraId="6FC21F18" w14:textId="77777777" w:rsidR="00434969" w:rsidRPr="00434969" w:rsidRDefault="00434969" w:rsidP="00434969">
      <w:pPr>
        <w:pStyle w:val="EndNoteBibliography"/>
        <w:ind w:left="720" w:hanging="720"/>
      </w:pPr>
      <w:r w:rsidRPr="00434969">
        <w:tab/>
        <w:t>1991</w:t>
      </w:r>
      <w:r w:rsidRPr="00434969">
        <w:tab/>
      </w:r>
      <w:r w:rsidRPr="00434969">
        <w:rPr>
          <w:i/>
        </w:rPr>
        <w:t>Morphometric Tools for Landmark Data: Geometry and Biology</w:t>
      </w:r>
      <w:r w:rsidRPr="00434969">
        <w:t>. Cambridge University Press, Cambridge.</w:t>
      </w:r>
    </w:p>
    <w:p w14:paraId="1870BA58" w14:textId="77777777" w:rsidR="00434969" w:rsidRPr="00434969" w:rsidRDefault="00434969" w:rsidP="00434969">
      <w:pPr>
        <w:pStyle w:val="EndNoteBibliography"/>
        <w:spacing w:after="0"/>
      </w:pPr>
    </w:p>
    <w:p w14:paraId="08CA0A62" w14:textId="77777777" w:rsidR="00434969" w:rsidRPr="00434969" w:rsidRDefault="00434969" w:rsidP="00434969">
      <w:pPr>
        <w:pStyle w:val="EndNoteBibliography"/>
        <w:ind w:left="720" w:hanging="720"/>
      </w:pPr>
      <w:r w:rsidRPr="00434969">
        <w:t>Bookstein, Fred L., Katrin Schäfer, Hermann Prossinger, Horst Seidler, Martin Fieder, Chris Stringer, Gerhard W. Weber, Juan Luis Arsuaga, Dennis E. Slice, F. James Rohlf, Wolfgang Recheis, Ato J. Mariam, and Leslie F. Marcus</w:t>
      </w:r>
    </w:p>
    <w:p w14:paraId="0CC98A25" w14:textId="77777777" w:rsidR="00434969" w:rsidRPr="00434969" w:rsidRDefault="00434969" w:rsidP="00434969">
      <w:pPr>
        <w:pStyle w:val="EndNoteBibliography"/>
        <w:ind w:left="720" w:hanging="720"/>
      </w:pPr>
      <w:r w:rsidRPr="00434969">
        <w:tab/>
        <w:t>1999</w:t>
      </w:r>
      <w:r w:rsidRPr="00434969">
        <w:tab/>
        <w:t xml:space="preserve">Comparing frontal cranial profiles in archaic and modern </w:t>
      </w:r>
      <w:r w:rsidRPr="00434969">
        <w:rPr>
          <w:i/>
        </w:rPr>
        <w:t>Homo</w:t>
      </w:r>
      <w:r w:rsidRPr="00434969">
        <w:t xml:space="preserve"> by morphometric analysis. </w:t>
      </w:r>
      <w:r w:rsidRPr="00434969">
        <w:rPr>
          <w:i/>
        </w:rPr>
        <w:t>The Anatomical Record</w:t>
      </w:r>
      <w:r w:rsidRPr="00434969">
        <w:t xml:space="preserve"> 257(6):217-224.</w:t>
      </w:r>
    </w:p>
    <w:p w14:paraId="726B9A4C" w14:textId="77777777" w:rsidR="00434969" w:rsidRPr="00434969" w:rsidRDefault="00434969" w:rsidP="00434969">
      <w:pPr>
        <w:pStyle w:val="EndNoteBibliography"/>
        <w:spacing w:after="0"/>
      </w:pPr>
    </w:p>
    <w:p w14:paraId="3D6C6F61" w14:textId="77777777" w:rsidR="00434969" w:rsidRPr="00434969" w:rsidRDefault="00434969" w:rsidP="00434969">
      <w:pPr>
        <w:pStyle w:val="EndNoteBibliography"/>
        <w:ind w:left="720" w:hanging="720"/>
      </w:pPr>
      <w:r w:rsidRPr="00434969">
        <w:t>Bradbury, Andrew P., and Jay D. Franklin</w:t>
      </w:r>
    </w:p>
    <w:p w14:paraId="28795102" w14:textId="77777777" w:rsidR="00434969" w:rsidRPr="00434969" w:rsidRDefault="00434969" w:rsidP="00434969">
      <w:pPr>
        <w:pStyle w:val="EndNoteBibliography"/>
        <w:ind w:left="720" w:hanging="720"/>
      </w:pPr>
      <w:r w:rsidRPr="00434969">
        <w:tab/>
        <w:t>2016</w:t>
      </w:r>
      <w:r w:rsidRPr="00434969">
        <w:tab/>
        <w:t xml:space="preserve">Raw Material Variability, Package Size, and Mass Analysis. </w:t>
      </w:r>
      <w:r w:rsidRPr="00434969">
        <w:rPr>
          <w:i/>
        </w:rPr>
        <w:t>Lithic Technology</w:t>
      </w:r>
      <w:r w:rsidRPr="00434969">
        <w:t xml:space="preserve"> 25(1):42-58.</w:t>
      </w:r>
    </w:p>
    <w:p w14:paraId="266A9814" w14:textId="77777777" w:rsidR="00434969" w:rsidRPr="00434969" w:rsidRDefault="00434969" w:rsidP="00434969">
      <w:pPr>
        <w:pStyle w:val="EndNoteBibliography"/>
        <w:spacing w:after="0"/>
      </w:pPr>
    </w:p>
    <w:p w14:paraId="0B0C6BDA" w14:textId="77777777" w:rsidR="00434969" w:rsidRPr="00434969" w:rsidRDefault="00434969" w:rsidP="00434969">
      <w:pPr>
        <w:pStyle w:val="EndNoteBibliography"/>
        <w:ind w:left="720" w:hanging="720"/>
      </w:pPr>
      <w:r w:rsidRPr="00434969">
        <w:t>Chapman, Ralph E.</w:t>
      </w:r>
    </w:p>
    <w:p w14:paraId="4BB415B0" w14:textId="77777777" w:rsidR="00434969" w:rsidRPr="00434969" w:rsidRDefault="00434969" w:rsidP="00434969">
      <w:pPr>
        <w:pStyle w:val="EndNoteBibliography"/>
        <w:ind w:left="720" w:hanging="720"/>
      </w:pPr>
      <w:r w:rsidRPr="00434969">
        <w:tab/>
        <w:t>1990</w:t>
      </w:r>
      <w:r w:rsidRPr="00434969">
        <w:tab/>
        <w:t>Conventional Procrustes Approaches</w:t>
      </w:r>
      <w:r w:rsidRPr="00434969">
        <w:rPr>
          <w:i/>
        </w:rPr>
        <w:t>.</w:t>
      </w:r>
      <w:r w:rsidRPr="00434969">
        <w:t xml:space="preserve"> In </w:t>
      </w:r>
      <w:r w:rsidRPr="00434969">
        <w:rPr>
          <w:i/>
        </w:rPr>
        <w:t>Proceedings of the Michigan Morphometrics Workshop</w:t>
      </w:r>
      <w:r w:rsidRPr="00434969">
        <w:t>, edited by F. James Rohlf, and Fred L. Bookstein, pp. 251-269. Special Publication Number 2, The University of Michigan Museum of Zoology, Ann Arbor.</w:t>
      </w:r>
    </w:p>
    <w:p w14:paraId="5D15CFD0" w14:textId="77777777" w:rsidR="00434969" w:rsidRPr="00434969" w:rsidRDefault="00434969" w:rsidP="00434969">
      <w:pPr>
        <w:pStyle w:val="EndNoteBibliography"/>
        <w:spacing w:after="0"/>
      </w:pPr>
    </w:p>
    <w:p w14:paraId="2582654E" w14:textId="77777777" w:rsidR="00434969" w:rsidRPr="00434969" w:rsidRDefault="00434969" w:rsidP="00434969">
      <w:pPr>
        <w:pStyle w:val="EndNoteBibliography"/>
        <w:ind w:left="720" w:hanging="720"/>
      </w:pPr>
      <w:r w:rsidRPr="00434969">
        <w:t>Cole, Nancy M.</w:t>
      </w:r>
    </w:p>
    <w:p w14:paraId="27D9BCA3" w14:textId="77777777" w:rsidR="00434969" w:rsidRPr="00434969" w:rsidRDefault="00434969" w:rsidP="00434969">
      <w:pPr>
        <w:pStyle w:val="EndNoteBibliography"/>
        <w:ind w:left="720" w:hanging="720"/>
      </w:pPr>
      <w:r w:rsidRPr="00434969">
        <w:tab/>
        <w:t>1975</w:t>
      </w:r>
      <w:r w:rsidRPr="00434969">
        <w:tab/>
        <w:t>Early Historic Caddoan Mortuary Practices in the Upper Neches Drainage, East Texas</w:t>
      </w:r>
      <w:r w:rsidRPr="00434969">
        <w:rPr>
          <w:i/>
        </w:rPr>
        <w:t>.</w:t>
      </w:r>
      <w:r w:rsidRPr="00434969">
        <w:t xml:space="preserve"> Master's Thesis, Department of Anthropology, The University of Texas, Austin.</w:t>
      </w:r>
    </w:p>
    <w:p w14:paraId="4B85CD0C" w14:textId="77777777" w:rsidR="00434969" w:rsidRPr="00434969" w:rsidRDefault="00434969" w:rsidP="00434969">
      <w:pPr>
        <w:pStyle w:val="EndNoteBibliography"/>
        <w:spacing w:after="0"/>
      </w:pPr>
    </w:p>
    <w:p w14:paraId="1E2B7C46" w14:textId="77777777" w:rsidR="00434969" w:rsidRPr="00434969" w:rsidRDefault="00434969" w:rsidP="00434969">
      <w:pPr>
        <w:pStyle w:val="EndNoteBibliography"/>
        <w:ind w:left="720" w:hanging="720"/>
      </w:pPr>
      <w:r w:rsidRPr="00434969">
        <w:t>Collyer, Michael L., and Dean C. Adams</w:t>
      </w:r>
    </w:p>
    <w:p w14:paraId="323E6406" w14:textId="77777777" w:rsidR="00434969" w:rsidRPr="00434969" w:rsidRDefault="00434969" w:rsidP="00434969">
      <w:pPr>
        <w:pStyle w:val="EndNoteBibliography"/>
        <w:ind w:left="720" w:hanging="720"/>
      </w:pPr>
      <w:r w:rsidRPr="00434969">
        <w:lastRenderedPageBreak/>
        <w:tab/>
        <w:t>2018</w:t>
      </w:r>
      <w:r w:rsidRPr="00434969">
        <w:tab/>
        <w:t xml:space="preserve">RRPP: An R Package for Fitting Linear Models to High-Dimensional Data using Residual Randomization. </w:t>
      </w:r>
      <w:r w:rsidRPr="00434969">
        <w:rPr>
          <w:i/>
        </w:rPr>
        <w:t>Methods in Ecology and Evolution</w:t>
      </w:r>
      <w:r w:rsidRPr="00434969">
        <w:t xml:space="preserve"> 9(7):1772-1779.</w:t>
      </w:r>
    </w:p>
    <w:p w14:paraId="16ADA8E4" w14:textId="77777777" w:rsidR="00434969" w:rsidRPr="00434969" w:rsidRDefault="00434969" w:rsidP="00434969">
      <w:pPr>
        <w:pStyle w:val="EndNoteBibliography"/>
        <w:spacing w:after="0"/>
      </w:pPr>
    </w:p>
    <w:p w14:paraId="4C098948" w14:textId="77777777" w:rsidR="00434969" w:rsidRPr="00434969" w:rsidRDefault="00434969" w:rsidP="00434969">
      <w:pPr>
        <w:pStyle w:val="EndNoteBibliography"/>
        <w:ind w:left="720" w:hanging="720"/>
      </w:pPr>
      <w:r w:rsidRPr="00434969">
        <w:t>Collyer, Michael L., David J. Sekora, and Dean C. Adams</w:t>
      </w:r>
    </w:p>
    <w:p w14:paraId="7C997590" w14:textId="77777777" w:rsidR="00434969" w:rsidRPr="00434969" w:rsidRDefault="00434969" w:rsidP="00434969">
      <w:pPr>
        <w:pStyle w:val="EndNoteBibliography"/>
        <w:ind w:left="720" w:hanging="720"/>
      </w:pPr>
      <w:r w:rsidRPr="00434969">
        <w:tab/>
        <w:t>2015</w:t>
      </w:r>
      <w:r w:rsidRPr="00434969">
        <w:tab/>
        <w:t xml:space="preserve">A Method for Analysis of Phenotypic Change for Phenotypes Described by High-Dimensional Data. </w:t>
      </w:r>
      <w:r w:rsidRPr="00434969">
        <w:rPr>
          <w:i/>
        </w:rPr>
        <w:t>Heredity</w:t>
      </w:r>
      <w:r w:rsidRPr="00434969">
        <w:t xml:space="preserve"> 115(4):357-365.</w:t>
      </w:r>
    </w:p>
    <w:p w14:paraId="01DCCDD8" w14:textId="77777777" w:rsidR="00434969" w:rsidRPr="00434969" w:rsidRDefault="00434969" w:rsidP="00434969">
      <w:pPr>
        <w:pStyle w:val="EndNoteBibliography"/>
        <w:spacing w:after="0"/>
      </w:pPr>
    </w:p>
    <w:p w14:paraId="1830D311" w14:textId="77777777" w:rsidR="00434969" w:rsidRPr="00434969" w:rsidRDefault="00434969" w:rsidP="00434969">
      <w:pPr>
        <w:pStyle w:val="EndNoteBibliography"/>
        <w:ind w:left="720" w:hanging="720"/>
      </w:pPr>
      <w:r w:rsidRPr="00434969">
        <w:t>D'Andrade, Roy G., and A. Kimball Romney</w:t>
      </w:r>
    </w:p>
    <w:p w14:paraId="35FC8A9E" w14:textId="77777777" w:rsidR="00434969" w:rsidRPr="00434969" w:rsidRDefault="00434969" w:rsidP="00434969">
      <w:pPr>
        <w:pStyle w:val="EndNoteBibliography"/>
        <w:ind w:left="720" w:hanging="720"/>
      </w:pPr>
      <w:r w:rsidRPr="00434969">
        <w:tab/>
        <w:t>2003</w:t>
      </w:r>
      <w:r w:rsidRPr="00434969">
        <w:tab/>
        <w:t xml:space="preserve">A quantitative model for transforming reflectance spectra into the Munsell color space using cone sensitivity functions and opponent process weights. </w:t>
      </w:r>
      <w:r w:rsidRPr="00434969">
        <w:rPr>
          <w:i/>
        </w:rPr>
        <w:t>Proc Natl Acad Sci U S A</w:t>
      </w:r>
      <w:r w:rsidRPr="00434969">
        <w:t xml:space="preserve"> 100(10):6281-6286.</w:t>
      </w:r>
    </w:p>
    <w:p w14:paraId="2DA0C591" w14:textId="77777777" w:rsidR="00434969" w:rsidRPr="00434969" w:rsidRDefault="00434969" w:rsidP="00434969">
      <w:pPr>
        <w:pStyle w:val="EndNoteBibliography"/>
        <w:spacing w:after="0"/>
      </w:pPr>
    </w:p>
    <w:p w14:paraId="17C730F7" w14:textId="77777777" w:rsidR="00434969" w:rsidRPr="00434969" w:rsidRDefault="00434969" w:rsidP="00434969">
      <w:pPr>
        <w:pStyle w:val="EndNoteBibliography"/>
        <w:ind w:left="720" w:hanging="720"/>
      </w:pPr>
      <w:r w:rsidRPr="00434969">
        <w:t>Davies, Benjamin, Matthew J. Douglass, David R. Braun, John Parkington, Mitchell J. Power, and J. Tyler Faith</w:t>
      </w:r>
    </w:p>
    <w:p w14:paraId="5389D262" w14:textId="77777777" w:rsidR="00434969" w:rsidRPr="00434969" w:rsidRDefault="00434969" w:rsidP="00434969">
      <w:pPr>
        <w:pStyle w:val="EndNoteBibliography"/>
        <w:ind w:left="720" w:hanging="720"/>
      </w:pPr>
      <w:r w:rsidRPr="00434969">
        <w:tab/>
        <w:t>2022</w:t>
      </w:r>
      <w:r w:rsidRPr="00434969">
        <w:tab/>
        <w:t xml:space="preserve">From quartz curvature to late Holocene mobility at Spring Cave, Western Cape, South Africa. </w:t>
      </w:r>
      <w:r w:rsidRPr="00434969">
        <w:rPr>
          <w:i/>
        </w:rPr>
        <w:t>Archaeological and Anthropological Sciences</w:t>
      </w:r>
      <w:r w:rsidRPr="00434969">
        <w:t xml:space="preserve"> 14(4).</w:t>
      </w:r>
    </w:p>
    <w:p w14:paraId="0F752A92" w14:textId="77777777" w:rsidR="00434969" w:rsidRPr="00434969" w:rsidRDefault="00434969" w:rsidP="00434969">
      <w:pPr>
        <w:pStyle w:val="EndNoteBibliography"/>
        <w:spacing w:after="0"/>
      </w:pPr>
    </w:p>
    <w:p w14:paraId="13ADC059" w14:textId="77777777" w:rsidR="00434969" w:rsidRPr="00434969" w:rsidRDefault="00434969" w:rsidP="00434969">
      <w:pPr>
        <w:pStyle w:val="EndNoteBibliography"/>
        <w:ind w:left="720" w:hanging="720"/>
      </w:pPr>
      <w:r w:rsidRPr="00434969">
        <w:t>Ditchfield, Kane</w:t>
      </w:r>
    </w:p>
    <w:p w14:paraId="7337FAE1" w14:textId="77777777" w:rsidR="00434969" w:rsidRPr="00434969" w:rsidRDefault="00434969" w:rsidP="00434969">
      <w:pPr>
        <w:pStyle w:val="EndNoteBibliography"/>
        <w:ind w:left="720" w:hanging="720"/>
      </w:pPr>
      <w:r w:rsidRPr="00434969">
        <w:tab/>
        <w:t>2016</w:t>
      </w:r>
      <w:r w:rsidRPr="00434969">
        <w:tab/>
        <w:t xml:space="preserve">An experimental approach to distinguishing different stone artefact transport patterns from debitage assemblages. </w:t>
      </w:r>
      <w:r w:rsidRPr="00434969">
        <w:rPr>
          <w:i/>
        </w:rPr>
        <w:t>Journal of Archaeological Science</w:t>
      </w:r>
      <w:r w:rsidRPr="00434969">
        <w:t xml:space="preserve"> 65:44-56.</w:t>
      </w:r>
    </w:p>
    <w:p w14:paraId="3A9C5717" w14:textId="77777777" w:rsidR="00434969" w:rsidRPr="00434969" w:rsidRDefault="00434969" w:rsidP="00434969">
      <w:pPr>
        <w:pStyle w:val="EndNoteBibliography"/>
        <w:spacing w:after="0"/>
      </w:pPr>
    </w:p>
    <w:p w14:paraId="330174D5" w14:textId="77777777" w:rsidR="00434969" w:rsidRPr="00434969" w:rsidRDefault="00434969" w:rsidP="00434969">
      <w:pPr>
        <w:pStyle w:val="EndNoteBibliography"/>
        <w:ind w:left="720" w:hanging="720"/>
      </w:pPr>
      <w:r w:rsidRPr="00434969">
        <w:t>Ditchfield, Kane, and Wendy Reynen</w:t>
      </w:r>
    </w:p>
    <w:p w14:paraId="47F4D6D2" w14:textId="77777777" w:rsidR="00434969" w:rsidRPr="00434969" w:rsidRDefault="00434969" w:rsidP="00434969">
      <w:pPr>
        <w:pStyle w:val="EndNoteBibliography"/>
        <w:ind w:left="720" w:hanging="720"/>
      </w:pPr>
      <w:r w:rsidRPr="00434969">
        <w:tab/>
        <w:t>2022</w:t>
      </w:r>
      <w:r w:rsidRPr="00434969">
        <w:tab/>
        <w:t xml:space="preserve">Extracting new information from old stones: An analysis of three quarries in the semi-arid Pilbara region, northwest Australia. </w:t>
      </w:r>
      <w:r w:rsidRPr="00434969">
        <w:rPr>
          <w:i/>
        </w:rPr>
        <w:t>Australian Archaeology</w:t>
      </w:r>
      <w:r w:rsidRPr="00434969">
        <w:t xml:space="preserve"> 88(3):282-298.</w:t>
      </w:r>
    </w:p>
    <w:p w14:paraId="7A0D2E19" w14:textId="77777777" w:rsidR="00434969" w:rsidRPr="00434969" w:rsidRDefault="00434969" w:rsidP="00434969">
      <w:pPr>
        <w:pStyle w:val="EndNoteBibliography"/>
        <w:spacing w:after="0"/>
      </w:pPr>
    </w:p>
    <w:p w14:paraId="0D04ED82" w14:textId="77777777" w:rsidR="00434969" w:rsidRPr="00434969" w:rsidRDefault="00434969" w:rsidP="00434969">
      <w:pPr>
        <w:pStyle w:val="EndNoteBibliography"/>
        <w:ind w:left="720" w:hanging="720"/>
      </w:pPr>
      <w:r w:rsidRPr="00434969">
        <w:t>Douglass, Matthew, Benjamin Davies, David R. Braun, J. Tyler Faith, Mitchell Power, and Jonathan Reeves</w:t>
      </w:r>
    </w:p>
    <w:p w14:paraId="7297BACE" w14:textId="77777777" w:rsidR="00434969" w:rsidRPr="00434969" w:rsidRDefault="00434969" w:rsidP="00434969">
      <w:pPr>
        <w:pStyle w:val="EndNoteBibliography"/>
        <w:ind w:left="720" w:hanging="720"/>
      </w:pPr>
      <w:r w:rsidRPr="00434969">
        <w:tab/>
        <w:t>2021</w:t>
      </w:r>
      <w:r w:rsidRPr="00434969">
        <w:tab/>
        <w:t xml:space="preserve">Deriving original nodule size of lithic reduction sets from cortical curvature: An application to monitor stone artifact transport from bipolar reduction. </w:t>
      </w:r>
      <w:r w:rsidRPr="00434969">
        <w:rPr>
          <w:i/>
        </w:rPr>
        <w:t>Journal of Archaeological Science: Reports</w:t>
      </w:r>
      <w:r w:rsidRPr="00434969">
        <w:t xml:space="preserve"> 35.</w:t>
      </w:r>
    </w:p>
    <w:p w14:paraId="3D2D052E" w14:textId="77777777" w:rsidR="00434969" w:rsidRPr="00434969" w:rsidRDefault="00434969" w:rsidP="00434969">
      <w:pPr>
        <w:pStyle w:val="EndNoteBibliography"/>
        <w:spacing w:after="0"/>
      </w:pPr>
    </w:p>
    <w:p w14:paraId="5C13ADDB" w14:textId="77777777" w:rsidR="00434969" w:rsidRPr="00434969" w:rsidRDefault="00434969" w:rsidP="00434969">
      <w:pPr>
        <w:pStyle w:val="EndNoteBibliography"/>
        <w:ind w:left="720" w:hanging="720"/>
      </w:pPr>
      <w:r w:rsidRPr="00434969">
        <w:t>Dryden, Ian L., and Kanti V. Mardia</w:t>
      </w:r>
    </w:p>
    <w:p w14:paraId="284C79B4" w14:textId="77777777" w:rsidR="00434969" w:rsidRPr="00434969" w:rsidRDefault="00434969" w:rsidP="00434969">
      <w:pPr>
        <w:pStyle w:val="EndNoteBibliography"/>
        <w:ind w:left="720" w:hanging="720"/>
      </w:pPr>
      <w:r w:rsidRPr="00434969">
        <w:tab/>
        <w:t>1993</w:t>
      </w:r>
      <w:r w:rsidRPr="00434969">
        <w:tab/>
        <w:t xml:space="preserve">Multivariate Shape Analysis. </w:t>
      </w:r>
      <w:r w:rsidRPr="00434969">
        <w:rPr>
          <w:i/>
        </w:rPr>
        <w:t>Sankhya: The Indian Journal of Statistics, Series A</w:t>
      </w:r>
      <w:r w:rsidRPr="00434969">
        <w:t xml:space="preserve"> Special Volume 55, Series A, Pt. 3:460-480.</w:t>
      </w:r>
    </w:p>
    <w:p w14:paraId="40E660A0" w14:textId="77777777" w:rsidR="00434969" w:rsidRPr="00434969" w:rsidRDefault="00434969" w:rsidP="00434969">
      <w:pPr>
        <w:pStyle w:val="EndNoteBibliography"/>
        <w:spacing w:after="0"/>
      </w:pPr>
    </w:p>
    <w:p w14:paraId="17F3A46C" w14:textId="77777777" w:rsidR="00434969" w:rsidRPr="00434969" w:rsidRDefault="00434969" w:rsidP="00434969">
      <w:pPr>
        <w:pStyle w:val="EndNoteBibliography"/>
        <w:ind w:left="720" w:hanging="720"/>
      </w:pPr>
      <w:r w:rsidRPr="00434969">
        <w:lastRenderedPageBreak/>
        <w:tab/>
        <w:t>1998</w:t>
      </w:r>
      <w:r w:rsidRPr="00434969">
        <w:tab/>
      </w:r>
      <w:r w:rsidRPr="00434969">
        <w:rPr>
          <w:i/>
        </w:rPr>
        <w:t>Statistical Shape Analysis</w:t>
      </w:r>
      <w:r w:rsidRPr="00434969">
        <w:t>. Wiley, Chichester.</w:t>
      </w:r>
    </w:p>
    <w:p w14:paraId="4C4C4ADA" w14:textId="77777777" w:rsidR="00434969" w:rsidRPr="00434969" w:rsidRDefault="00434969" w:rsidP="00434969">
      <w:pPr>
        <w:pStyle w:val="EndNoteBibliography"/>
        <w:spacing w:after="0"/>
      </w:pPr>
    </w:p>
    <w:p w14:paraId="2A039593" w14:textId="77777777" w:rsidR="00434969" w:rsidRPr="00434969" w:rsidRDefault="00434969" w:rsidP="00434969">
      <w:pPr>
        <w:pStyle w:val="EndNoteBibliography"/>
        <w:ind w:left="720" w:hanging="720"/>
      </w:pPr>
      <w:r w:rsidRPr="00434969">
        <w:t>Eren, Metin I., Stephen J. Lycett, Christopher I. Roos, and C. Garth Sampson</w:t>
      </w:r>
    </w:p>
    <w:p w14:paraId="6D2A6209" w14:textId="77777777" w:rsidR="00434969" w:rsidRPr="00434969" w:rsidRDefault="00434969" w:rsidP="00434969">
      <w:pPr>
        <w:pStyle w:val="EndNoteBibliography"/>
        <w:ind w:left="720" w:hanging="720"/>
      </w:pPr>
      <w:r w:rsidRPr="00434969">
        <w:tab/>
        <w:t>2011</w:t>
      </w:r>
      <w:r w:rsidRPr="00434969">
        <w:tab/>
        <w:t xml:space="preserve">Toolstone constraints on knapping skill: Levallois reduction with two different raw materials. </w:t>
      </w:r>
      <w:r w:rsidRPr="00434969">
        <w:rPr>
          <w:i/>
        </w:rPr>
        <w:t>Journal of Archaeological Science</w:t>
      </w:r>
      <w:r w:rsidRPr="00434969">
        <w:t xml:space="preserve"> 38(10):2731-2739.</w:t>
      </w:r>
    </w:p>
    <w:p w14:paraId="2BBF823A" w14:textId="77777777" w:rsidR="00434969" w:rsidRPr="00434969" w:rsidRDefault="00434969" w:rsidP="00434969">
      <w:pPr>
        <w:pStyle w:val="EndNoteBibliography"/>
        <w:spacing w:after="0"/>
      </w:pPr>
    </w:p>
    <w:p w14:paraId="2DD7CC6C" w14:textId="77777777" w:rsidR="00434969" w:rsidRPr="00434969" w:rsidRDefault="00434969" w:rsidP="00434969">
      <w:pPr>
        <w:pStyle w:val="EndNoteBibliography"/>
        <w:ind w:left="720" w:hanging="720"/>
      </w:pPr>
      <w:r w:rsidRPr="00434969">
        <w:t>Eren, Metin I., Christopher I. Roos, Brett A. Story, Noreen von Cramon-Taubadel, and Stephen J. Lycett</w:t>
      </w:r>
    </w:p>
    <w:p w14:paraId="44DB1FA8" w14:textId="77777777" w:rsidR="00434969" w:rsidRPr="00434969" w:rsidRDefault="00434969" w:rsidP="00434969">
      <w:pPr>
        <w:pStyle w:val="EndNoteBibliography"/>
        <w:ind w:left="720" w:hanging="720"/>
      </w:pPr>
      <w:r w:rsidRPr="00434969">
        <w:tab/>
        <w:t>2014</w:t>
      </w:r>
      <w:r w:rsidRPr="00434969">
        <w:tab/>
        <w:t xml:space="preserve">The Role of Raw Material Differences in Stone Tool Shape Variation: An Experimental Assessment. </w:t>
      </w:r>
      <w:r w:rsidRPr="00434969">
        <w:rPr>
          <w:i/>
        </w:rPr>
        <w:t>Journal of Archaeological Science</w:t>
      </w:r>
      <w:r w:rsidRPr="00434969">
        <w:t xml:space="preserve"> 49:472-487.</w:t>
      </w:r>
    </w:p>
    <w:p w14:paraId="13946467" w14:textId="77777777" w:rsidR="00434969" w:rsidRPr="00434969" w:rsidRDefault="00434969" w:rsidP="00434969">
      <w:pPr>
        <w:pStyle w:val="EndNoteBibliography"/>
        <w:spacing w:after="0"/>
      </w:pPr>
    </w:p>
    <w:p w14:paraId="7AF1AC01" w14:textId="77777777" w:rsidR="00434969" w:rsidRPr="00434969" w:rsidRDefault="00434969" w:rsidP="00434969">
      <w:pPr>
        <w:pStyle w:val="EndNoteBibliography"/>
        <w:ind w:left="720" w:hanging="720"/>
      </w:pPr>
      <w:r w:rsidRPr="00434969">
        <w:t>Fields, Ross C., and Eloise F. Gadus</w:t>
      </w:r>
    </w:p>
    <w:p w14:paraId="29D0ABDB" w14:textId="77777777" w:rsidR="00434969" w:rsidRPr="00434969" w:rsidRDefault="00434969" w:rsidP="00434969">
      <w:pPr>
        <w:pStyle w:val="EndNoteBibliography"/>
        <w:ind w:left="720" w:hanging="720"/>
      </w:pPr>
      <w:r w:rsidRPr="00434969">
        <w:tab/>
        <w:t>2012</w:t>
      </w:r>
      <w:r w:rsidRPr="00434969">
        <w:tab/>
        <w:t xml:space="preserve">The Pine Tree Mound Site and the Archeology of the Nadaco Caddo. </w:t>
      </w:r>
      <w:r w:rsidRPr="00434969">
        <w:rPr>
          <w:i/>
        </w:rPr>
        <w:t>Bulletin of the Texas Archeological Society</w:t>
      </w:r>
      <w:r w:rsidRPr="00434969">
        <w:t xml:space="preserve"> 83:23-80.</w:t>
      </w:r>
    </w:p>
    <w:p w14:paraId="3855F1CF" w14:textId="77777777" w:rsidR="00434969" w:rsidRPr="00434969" w:rsidRDefault="00434969" w:rsidP="00434969">
      <w:pPr>
        <w:pStyle w:val="EndNoteBibliography"/>
        <w:spacing w:after="0"/>
      </w:pPr>
    </w:p>
    <w:p w14:paraId="779CCE8A" w14:textId="77777777" w:rsidR="00434969" w:rsidRPr="00434969" w:rsidRDefault="00434969" w:rsidP="00434969">
      <w:pPr>
        <w:pStyle w:val="EndNoteBibliography"/>
        <w:ind w:left="720" w:hanging="720"/>
      </w:pPr>
      <w:r w:rsidRPr="00434969">
        <w:t>Finkel, Meir, and Avi Gopher</w:t>
      </w:r>
    </w:p>
    <w:p w14:paraId="37365308" w14:textId="77777777" w:rsidR="00434969" w:rsidRPr="00434969" w:rsidRDefault="00434969" w:rsidP="00434969">
      <w:pPr>
        <w:pStyle w:val="EndNoteBibliography"/>
        <w:ind w:left="720" w:hanging="720"/>
      </w:pPr>
      <w:r w:rsidRPr="00434969">
        <w:tab/>
        <w:t>2018</w:t>
      </w:r>
      <w:r w:rsidRPr="00434969">
        <w:tab/>
        <w:t xml:space="preserve">Size Matters: The Role of Nodule Size in Assessing Lithic Transportation—The Case of the Mount Reihan Flint Extraction and Axe/Adze Workshop, Dishon Basin, Eastern Galilee, Israel. </w:t>
      </w:r>
      <w:r w:rsidRPr="00434969">
        <w:rPr>
          <w:i/>
        </w:rPr>
        <w:t>Lithic Technology</w:t>
      </w:r>
      <w:r w:rsidRPr="00434969">
        <w:t xml:space="preserve"> 43(3):186-200.</w:t>
      </w:r>
    </w:p>
    <w:p w14:paraId="651CCD86" w14:textId="77777777" w:rsidR="00434969" w:rsidRPr="00434969" w:rsidRDefault="00434969" w:rsidP="00434969">
      <w:pPr>
        <w:pStyle w:val="EndNoteBibliography"/>
        <w:spacing w:after="0"/>
      </w:pPr>
    </w:p>
    <w:p w14:paraId="781874AB" w14:textId="77777777" w:rsidR="00434969" w:rsidRPr="00434969" w:rsidRDefault="00434969" w:rsidP="00434969">
      <w:pPr>
        <w:pStyle w:val="EndNoteBibliography"/>
        <w:ind w:left="720" w:hanging="720"/>
      </w:pPr>
      <w:r w:rsidRPr="00434969">
        <w:t>Ford, James A.</w:t>
      </w:r>
    </w:p>
    <w:p w14:paraId="09688C22" w14:textId="77777777" w:rsidR="00434969" w:rsidRPr="00434969" w:rsidRDefault="00434969" w:rsidP="00434969">
      <w:pPr>
        <w:pStyle w:val="EndNoteBibliography"/>
        <w:ind w:left="720" w:hanging="720"/>
      </w:pPr>
      <w:r w:rsidRPr="00434969">
        <w:tab/>
        <w:t>1951</w:t>
      </w:r>
      <w:r w:rsidRPr="00434969">
        <w:tab/>
      </w:r>
      <w:r w:rsidRPr="00434969">
        <w:rPr>
          <w:i/>
        </w:rPr>
        <w:t>Greenhouse: A Troyville-Coles Creek Period Site in Avoyelles Parish, Louisiana</w:t>
      </w:r>
      <w:r w:rsidRPr="00434969">
        <w:t>. Anthropological Papers of the American Museum of Natural History. American Museum of Natural History, New York.</w:t>
      </w:r>
    </w:p>
    <w:p w14:paraId="1AE6C550" w14:textId="77777777" w:rsidR="00434969" w:rsidRPr="00434969" w:rsidRDefault="00434969" w:rsidP="00434969">
      <w:pPr>
        <w:pStyle w:val="EndNoteBibliography"/>
        <w:spacing w:after="0"/>
      </w:pPr>
    </w:p>
    <w:p w14:paraId="16D55D11" w14:textId="77777777" w:rsidR="00434969" w:rsidRPr="00434969" w:rsidRDefault="00434969" w:rsidP="00434969">
      <w:pPr>
        <w:pStyle w:val="EndNoteBibliography"/>
        <w:ind w:left="720" w:hanging="720"/>
      </w:pPr>
      <w:r w:rsidRPr="00434969">
        <w:t>Ford, James A., Philip Phillips, and William G. Haag</w:t>
      </w:r>
    </w:p>
    <w:p w14:paraId="2DD2A7A0" w14:textId="77777777" w:rsidR="00434969" w:rsidRPr="00434969" w:rsidRDefault="00434969" w:rsidP="00434969">
      <w:pPr>
        <w:pStyle w:val="EndNoteBibliography"/>
        <w:ind w:left="720" w:hanging="720"/>
      </w:pPr>
      <w:r w:rsidRPr="00434969">
        <w:tab/>
        <w:t>1955</w:t>
      </w:r>
      <w:r w:rsidRPr="00434969">
        <w:tab/>
      </w:r>
      <w:r w:rsidRPr="00434969">
        <w:rPr>
          <w:i/>
        </w:rPr>
        <w:t>The Jaketown Site in West-Central Mississippi</w:t>
      </w:r>
      <w:r w:rsidRPr="00434969">
        <w:t>. Anthropological Papers of the American Museum of Natural History. American Museum of Natural History, New York.</w:t>
      </w:r>
    </w:p>
    <w:p w14:paraId="05EE0E6B" w14:textId="77777777" w:rsidR="00434969" w:rsidRPr="00434969" w:rsidRDefault="00434969" w:rsidP="00434969">
      <w:pPr>
        <w:pStyle w:val="EndNoteBibliography"/>
        <w:spacing w:after="0"/>
      </w:pPr>
    </w:p>
    <w:p w14:paraId="116CA09F" w14:textId="77777777" w:rsidR="00434969" w:rsidRPr="00434969" w:rsidRDefault="00434969" w:rsidP="00434969">
      <w:pPr>
        <w:pStyle w:val="EndNoteBibliography"/>
        <w:ind w:left="720" w:hanging="720"/>
      </w:pPr>
      <w:r w:rsidRPr="00434969">
        <w:t>Ford, James A., and Clarence H. Webb</w:t>
      </w:r>
    </w:p>
    <w:p w14:paraId="48DDC7A9" w14:textId="77777777" w:rsidR="00434969" w:rsidRPr="00434969" w:rsidRDefault="00434969" w:rsidP="00434969">
      <w:pPr>
        <w:pStyle w:val="EndNoteBibliography"/>
        <w:ind w:left="720" w:hanging="720"/>
      </w:pPr>
      <w:r w:rsidRPr="00434969">
        <w:tab/>
        <w:t>1956</w:t>
      </w:r>
      <w:r w:rsidRPr="00434969">
        <w:tab/>
      </w:r>
      <w:r w:rsidRPr="00434969">
        <w:rPr>
          <w:i/>
        </w:rPr>
        <w:t>Poverty Point, A Late Archaic Site in Louisiana</w:t>
      </w:r>
      <w:r w:rsidRPr="00434969">
        <w:t>. Anthropological Papers of the American Museum of Natural History. American Museum of Natural History, New York.</w:t>
      </w:r>
    </w:p>
    <w:p w14:paraId="0F97117D" w14:textId="77777777" w:rsidR="00434969" w:rsidRPr="00434969" w:rsidRDefault="00434969" w:rsidP="00434969">
      <w:pPr>
        <w:pStyle w:val="EndNoteBibliography"/>
        <w:spacing w:after="0"/>
      </w:pPr>
    </w:p>
    <w:p w14:paraId="1284B73F" w14:textId="77777777" w:rsidR="00434969" w:rsidRPr="00434969" w:rsidRDefault="00434969" w:rsidP="00434969">
      <w:pPr>
        <w:pStyle w:val="EndNoteBibliography"/>
        <w:ind w:left="720" w:hanging="720"/>
      </w:pPr>
      <w:r w:rsidRPr="00434969">
        <w:t>Frankel, David</w:t>
      </w:r>
    </w:p>
    <w:p w14:paraId="49F4C2A5" w14:textId="77777777" w:rsidR="00434969" w:rsidRPr="00434969" w:rsidRDefault="00434969" w:rsidP="00434969">
      <w:pPr>
        <w:pStyle w:val="EndNoteBibliography"/>
        <w:ind w:left="720" w:hanging="720"/>
      </w:pPr>
      <w:r w:rsidRPr="00434969">
        <w:lastRenderedPageBreak/>
        <w:tab/>
        <w:t>1994</w:t>
      </w:r>
      <w:r w:rsidRPr="00434969">
        <w:tab/>
        <w:t xml:space="preserve">Color Variation on Prehistoric Cypriot Red Polished Pottery. </w:t>
      </w:r>
      <w:r w:rsidRPr="00434969">
        <w:rPr>
          <w:i/>
        </w:rPr>
        <w:t>Journal of Field Archaeology</w:t>
      </w:r>
      <w:r w:rsidRPr="00434969">
        <w:t xml:space="preserve"> 21(2):205-219.</w:t>
      </w:r>
    </w:p>
    <w:p w14:paraId="10D26342" w14:textId="77777777" w:rsidR="00434969" w:rsidRPr="00434969" w:rsidRDefault="00434969" w:rsidP="00434969">
      <w:pPr>
        <w:pStyle w:val="EndNoteBibliography"/>
        <w:spacing w:after="0"/>
      </w:pPr>
    </w:p>
    <w:p w14:paraId="340372CB" w14:textId="77777777" w:rsidR="00434969" w:rsidRPr="00434969" w:rsidRDefault="00434969" w:rsidP="00434969">
      <w:pPr>
        <w:pStyle w:val="EndNoteBibliography"/>
        <w:ind w:left="720" w:hanging="720"/>
      </w:pPr>
      <w:r w:rsidRPr="00434969">
        <w:t>Gadus, Eloise F.</w:t>
      </w:r>
    </w:p>
    <w:p w14:paraId="56850715" w14:textId="77777777" w:rsidR="00434969" w:rsidRPr="00434969" w:rsidRDefault="00434969" w:rsidP="00434969">
      <w:pPr>
        <w:pStyle w:val="EndNoteBibliography"/>
        <w:ind w:left="720" w:hanging="720"/>
      </w:pPr>
      <w:r w:rsidRPr="00434969">
        <w:tab/>
        <w:t>2013</w:t>
      </w:r>
      <w:r w:rsidRPr="00434969">
        <w:tab/>
        <w:t xml:space="preserve">Twisted Serpents and Fierce Birds: Structural Variation in Caddo Engraved Ceramic Bottle Motifs. </w:t>
      </w:r>
      <w:r w:rsidRPr="00434969">
        <w:rPr>
          <w:i/>
        </w:rPr>
        <w:t>Bulletin of the Texas Archeological Society</w:t>
      </w:r>
      <w:r w:rsidRPr="00434969">
        <w:t xml:space="preserve"> 84:215-247.</w:t>
      </w:r>
    </w:p>
    <w:p w14:paraId="2D96CD12" w14:textId="77777777" w:rsidR="00434969" w:rsidRPr="00434969" w:rsidRDefault="00434969" w:rsidP="00434969">
      <w:pPr>
        <w:pStyle w:val="EndNoteBibliography"/>
        <w:spacing w:after="0"/>
      </w:pPr>
    </w:p>
    <w:p w14:paraId="4D780364" w14:textId="77777777" w:rsidR="00434969" w:rsidRPr="00434969" w:rsidRDefault="00434969" w:rsidP="00434969">
      <w:pPr>
        <w:pStyle w:val="EndNoteBibliography"/>
        <w:ind w:left="720" w:hanging="720"/>
      </w:pPr>
      <w:r w:rsidRPr="00434969">
        <w:t>Gadus, Eloise F., Ross C. Fields, and Karl W. Kibler</w:t>
      </w:r>
    </w:p>
    <w:p w14:paraId="7BBFD096" w14:textId="77777777" w:rsidR="00434969" w:rsidRPr="00434969" w:rsidRDefault="00434969" w:rsidP="00434969">
      <w:pPr>
        <w:pStyle w:val="EndNoteBibliography"/>
        <w:ind w:left="720" w:hanging="720"/>
      </w:pPr>
      <w:r w:rsidRPr="00434969">
        <w:tab/>
        <w:t>2006</w:t>
      </w:r>
      <w:r w:rsidRPr="00434969">
        <w:tab/>
      </w:r>
      <w:r w:rsidRPr="00434969">
        <w:rPr>
          <w:i/>
        </w:rPr>
        <w:t>Data Recovery Excavations at the J. B. White Site (41MM341), Milam County, Texas</w:t>
      </w:r>
      <w:r w:rsidRPr="00434969">
        <w:t>. Submitted to Prewitt and Associates, Inc. and Archeological Studies Program, Environmental Affairs Division, Texas Department of Transportation, Austin.</w:t>
      </w:r>
    </w:p>
    <w:p w14:paraId="31A75C88" w14:textId="77777777" w:rsidR="00434969" w:rsidRPr="00434969" w:rsidRDefault="00434969" w:rsidP="00434969">
      <w:pPr>
        <w:pStyle w:val="EndNoteBibliography"/>
        <w:spacing w:after="0"/>
      </w:pPr>
    </w:p>
    <w:p w14:paraId="13F0510E" w14:textId="77777777" w:rsidR="00434969" w:rsidRPr="00434969" w:rsidRDefault="00434969" w:rsidP="00434969">
      <w:pPr>
        <w:pStyle w:val="EndNoteBibliography"/>
        <w:ind w:left="720" w:hanging="720"/>
      </w:pPr>
      <w:r w:rsidRPr="00434969">
        <w:t>Gandrud, Christopher</w:t>
      </w:r>
    </w:p>
    <w:p w14:paraId="23A6223B" w14:textId="77777777" w:rsidR="00434969" w:rsidRPr="00434969" w:rsidRDefault="00434969" w:rsidP="00434969">
      <w:pPr>
        <w:pStyle w:val="EndNoteBibliography"/>
        <w:ind w:left="720" w:hanging="720"/>
      </w:pPr>
      <w:r w:rsidRPr="00434969">
        <w:tab/>
        <w:t>2014</w:t>
      </w:r>
      <w:r w:rsidRPr="00434969">
        <w:tab/>
      </w:r>
      <w:r w:rsidRPr="00434969">
        <w:rPr>
          <w:i/>
        </w:rPr>
        <w:t>Reproducible Research with R and RStudio</w:t>
      </w:r>
      <w:r w:rsidRPr="00434969">
        <w:t>. The R Series. CRC Press, London.</w:t>
      </w:r>
    </w:p>
    <w:p w14:paraId="270F500F" w14:textId="77777777" w:rsidR="00434969" w:rsidRPr="00434969" w:rsidRDefault="00434969" w:rsidP="00434969">
      <w:pPr>
        <w:pStyle w:val="EndNoteBibliography"/>
        <w:spacing w:after="0"/>
      </w:pPr>
    </w:p>
    <w:p w14:paraId="55125C8E" w14:textId="77777777" w:rsidR="00434969" w:rsidRPr="00434969" w:rsidRDefault="00434969" w:rsidP="00434969">
      <w:pPr>
        <w:pStyle w:val="EndNoteBibliography"/>
        <w:ind w:left="720" w:hanging="720"/>
      </w:pPr>
      <w:r w:rsidRPr="00434969">
        <w:t>Goodall, Colin</w:t>
      </w:r>
    </w:p>
    <w:p w14:paraId="5020334F" w14:textId="77777777" w:rsidR="00434969" w:rsidRPr="00434969" w:rsidRDefault="00434969" w:rsidP="00434969">
      <w:pPr>
        <w:pStyle w:val="EndNoteBibliography"/>
        <w:ind w:left="720" w:hanging="720"/>
      </w:pPr>
      <w:r w:rsidRPr="00434969">
        <w:tab/>
        <w:t>1991</w:t>
      </w:r>
      <w:r w:rsidRPr="00434969">
        <w:tab/>
        <w:t xml:space="preserve">Procrustes Methods in the Statistical Analysis of Shape. </w:t>
      </w:r>
      <w:r w:rsidRPr="00434969">
        <w:rPr>
          <w:i/>
        </w:rPr>
        <w:t>Journal of the Royal Statistical Society: Series B (Methodological)</w:t>
      </w:r>
      <w:r w:rsidRPr="00434969">
        <w:t xml:space="preserve"> 53(2):285-321.</w:t>
      </w:r>
    </w:p>
    <w:p w14:paraId="58D51E8E" w14:textId="77777777" w:rsidR="00434969" w:rsidRPr="00434969" w:rsidRDefault="00434969" w:rsidP="00434969">
      <w:pPr>
        <w:pStyle w:val="EndNoteBibliography"/>
        <w:spacing w:after="0"/>
      </w:pPr>
    </w:p>
    <w:p w14:paraId="007EEB4A" w14:textId="77777777" w:rsidR="00434969" w:rsidRPr="00434969" w:rsidRDefault="00434969" w:rsidP="00434969">
      <w:pPr>
        <w:pStyle w:val="EndNoteBibliography"/>
        <w:ind w:left="720" w:hanging="720"/>
      </w:pPr>
      <w:r w:rsidRPr="00434969">
        <w:t>Goodman, Mary Ellen</w:t>
      </w:r>
    </w:p>
    <w:p w14:paraId="67F48AAC" w14:textId="77777777" w:rsidR="00434969" w:rsidRPr="00434969" w:rsidRDefault="00434969" w:rsidP="00434969">
      <w:pPr>
        <w:pStyle w:val="EndNoteBibliography"/>
        <w:ind w:left="720" w:hanging="720"/>
      </w:pPr>
      <w:r w:rsidRPr="00434969">
        <w:tab/>
        <w:t>1944</w:t>
      </w:r>
      <w:r w:rsidRPr="00434969">
        <w:tab/>
        <w:t xml:space="preserve">The Physical Properties of Stone Tool Materials. </w:t>
      </w:r>
      <w:r w:rsidRPr="00434969">
        <w:rPr>
          <w:i/>
        </w:rPr>
        <w:t>American Antiquity</w:t>
      </w:r>
      <w:r w:rsidRPr="00434969">
        <w:t xml:space="preserve"> 9(4):415-433.</w:t>
      </w:r>
    </w:p>
    <w:p w14:paraId="582BCD97" w14:textId="77777777" w:rsidR="00434969" w:rsidRPr="00434969" w:rsidRDefault="00434969" w:rsidP="00434969">
      <w:pPr>
        <w:pStyle w:val="EndNoteBibliography"/>
        <w:spacing w:after="0"/>
      </w:pPr>
    </w:p>
    <w:p w14:paraId="40EEEDCD" w14:textId="77777777" w:rsidR="00434969" w:rsidRPr="00434969" w:rsidRDefault="00434969" w:rsidP="00434969">
      <w:pPr>
        <w:pStyle w:val="EndNoteBibliography"/>
        <w:ind w:left="720" w:hanging="720"/>
      </w:pPr>
      <w:r w:rsidRPr="00434969">
        <w:t>Gower, John C.</w:t>
      </w:r>
    </w:p>
    <w:p w14:paraId="455AFE2D" w14:textId="77777777" w:rsidR="00434969" w:rsidRPr="00434969" w:rsidRDefault="00434969" w:rsidP="00434969">
      <w:pPr>
        <w:pStyle w:val="EndNoteBibliography"/>
        <w:ind w:left="720" w:hanging="720"/>
      </w:pPr>
      <w:r w:rsidRPr="00434969">
        <w:tab/>
        <w:t>1975</w:t>
      </w:r>
      <w:r w:rsidRPr="00434969">
        <w:tab/>
        <w:t xml:space="preserve">Generalized Procrustes Analysis. </w:t>
      </w:r>
      <w:r w:rsidRPr="00434969">
        <w:rPr>
          <w:i/>
        </w:rPr>
        <w:t>Psychometrika</w:t>
      </w:r>
      <w:r w:rsidRPr="00434969">
        <w:t xml:space="preserve"> 40(1):33-51.</w:t>
      </w:r>
    </w:p>
    <w:p w14:paraId="7D1010BC" w14:textId="77777777" w:rsidR="00434969" w:rsidRPr="00434969" w:rsidRDefault="00434969" w:rsidP="00434969">
      <w:pPr>
        <w:pStyle w:val="EndNoteBibliography"/>
        <w:spacing w:after="0"/>
      </w:pPr>
    </w:p>
    <w:p w14:paraId="14E996BA" w14:textId="77777777" w:rsidR="00434969" w:rsidRPr="00434969" w:rsidRDefault="00434969" w:rsidP="00434969">
      <w:pPr>
        <w:pStyle w:val="EndNoteBibliography"/>
        <w:ind w:left="720" w:hanging="720"/>
      </w:pPr>
      <w:r w:rsidRPr="00434969">
        <w:t>Gray, Charles T., and Ben Marwick</w:t>
      </w:r>
    </w:p>
    <w:p w14:paraId="4A242F9D" w14:textId="77777777" w:rsidR="00434969" w:rsidRPr="00434969" w:rsidRDefault="00434969" w:rsidP="00434969">
      <w:pPr>
        <w:pStyle w:val="EndNoteBibliography"/>
        <w:ind w:left="720" w:hanging="720"/>
      </w:pPr>
      <w:r w:rsidRPr="00434969">
        <w:tab/>
        <w:t>2019</w:t>
      </w:r>
      <w:r w:rsidRPr="00434969">
        <w:tab/>
        <w:t>Truth, Proof, and Reproducibility: There’s No Counter-Attack for the Codeless</w:t>
      </w:r>
      <w:r w:rsidRPr="00434969">
        <w:rPr>
          <w:i/>
        </w:rPr>
        <w:t>.</w:t>
      </w:r>
      <w:r w:rsidRPr="00434969">
        <w:t xml:space="preserve"> In </w:t>
      </w:r>
      <w:r w:rsidRPr="00434969">
        <w:rPr>
          <w:i/>
        </w:rPr>
        <w:t>Statistics and Data Science</w:t>
      </w:r>
      <w:r w:rsidRPr="00434969">
        <w:t>, pp. 111-129. Communications in Computer and Information Science.</w:t>
      </w:r>
    </w:p>
    <w:p w14:paraId="5CFD5BD2" w14:textId="77777777" w:rsidR="00434969" w:rsidRPr="00434969" w:rsidRDefault="00434969" w:rsidP="00434969">
      <w:pPr>
        <w:pStyle w:val="EndNoteBibliography"/>
        <w:spacing w:after="0"/>
      </w:pPr>
    </w:p>
    <w:p w14:paraId="7921934F" w14:textId="77777777" w:rsidR="00434969" w:rsidRPr="00434969" w:rsidRDefault="00434969" w:rsidP="00434969">
      <w:pPr>
        <w:pStyle w:val="EndNoteBibliography"/>
        <w:ind w:left="720" w:hanging="720"/>
      </w:pPr>
      <w:r w:rsidRPr="00434969">
        <w:t>Gunz, Philipp, Philipp Mitteroecker, and Fred L. Bookstein</w:t>
      </w:r>
    </w:p>
    <w:p w14:paraId="3466BE0B" w14:textId="77777777" w:rsidR="00434969" w:rsidRPr="00434969" w:rsidRDefault="00434969" w:rsidP="00434969">
      <w:pPr>
        <w:pStyle w:val="EndNoteBibliography"/>
        <w:ind w:left="720" w:hanging="720"/>
      </w:pPr>
      <w:r w:rsidRPr="00434969">
        <w:tab/>
        <w:t>2005</w:t>
      </w:r>
      <w:r w:rsidRPr="00434969">
        <w:tab/>
        <w:t>Semilandmarks in Three Dimensions</w:t>
      </w:r>
      <w:r w:rsidRPr="00434969">
        <w:rPr>
          <w:i/>
        </w:rPr>
        <w:t>.</w:t>
      </w:r>
      <w:r w:rsidRPr="00434969">
        <w:t xml:space="preserve"> In </w:t>
      </w:r>
      <w:r w:rsidRPr="00434969">
        <w:rPr>
          <w:i/>
        </w:rPr>
        <w:t>Modern Morphometrics in Physical Anthropology</w:t>
      </w:r>
      <w:r w:rsidRPr="00434969">
        <w:t>, edited by D. E. Slice, pp. 73-98. Plenum Publishers, New York.</w:t>
      </w:r>
    </w:p>
    <w:p w14:paraId="55D4E494" w14:textId="77777777" w:rsidR="00434969" w:rsidRPr="00434969" w:rsidRDefault="00434969" w:rsidP="00434969">
      <w:pPr>
        <w:pStyle w:val="EndNoteBibliography"/>
        <w:spacing w:after="0"/>
      </w:pPr>
    </w:p>
    <w:p w14:paraId="58C6DF6F" w14:textId="77777777" w:rsidR="00434969" w:rsidRPr="00434969" w:rsidRDefault="00434969" w:rsidP="00434969">
      <w:pPr>
        <w:pStyle w:val="EndNoteBibliography"/>
        <w:ind w:left="720" w:hanging="720"/>
      </w:pPr>
      <w:r w:rsidRPr="00434969">
        <w:lastRenderedPageBreak/>
        <w:t>Hall, Grant D.</w:t>
      </w:r>
    </w:p>
    <w:p w14:paraId="723726D6" w14:textId="77777777" w:rsidR="00434969" w:rsidRPr="00434969" w:rsidRDefault="00434969" w:rsidP="00434969">
      <w:pPr>
        <w:pStyle w:val="EndNoteBibliography"/>
        <w:ind w:left="720" w:hanging="720"/>
      </w:pPr>
      <w:r w:rsidRPr="00434969">
        <w:tab/>
        <w:t>1994</w:t>
      </w:r>
      <w:r w:rsidRPr="00434969">
        <w:tab/>
        <w:t xml:space="preserve">The Cunningham-Gray Collection from Austin County, Texas. </w:t>
      </w:r>
      <w:r w:rsidRPr="00434969">
        <w:rPr>
          <w:i/>
        </w:rPr>
        <w:t>Bulletin of the Texas Archeological Society</w:t>
      </w:r>
      <w:r w:rsidRPr="00434969">
        <w:t xml:space="preserve"> 62:87-104.</w:t>
      </w:r>
    </w:p>
    <w:p w14:paraId="650A4B5B" w14:textId="77777777" w:rsidR="00434969" w:rsidRPr="00434969" w:rsidRDefault="00434969" w:rsidP="00434969">
      <w:pPr>
        <w:pStyle w:val="EndNoteBibliography"/>
        <w:spacing w:after="0"/>
      </w:pPr>
    </w:p>
    <w:p w14:paraId="474545BC" w14:textId="77777777" w:rsidR="00434969" w:rsidRPr="00434969" w:rsidRDefault="00434969" w:rsidP="00434969">
      <w:pPr>
        <w:pStyle w:val="EndNoteBibliography"/>
        <w:ind w:left="720" w:hanging="720"/>
      </w:pPr>
      <w:r w:rsidRPr="00434969">
        <w:t>Howard, James H.</w:t>
      </w:r>
    </w:p>
    <w:p w14:paraId="220C6417" w14:textId="77777777" w:rsidR="00434969" w:rsidRPr="00434969" w:rsidRDefault="00434969" w:rsidP="00434969">
      <w:pPr>
        <w:pStyle w:val="EndNoteBibliography"/>
        <w:ind w:left="720" w:hanging="720"/>
      </w:pPr>
      <w:r w:rsidRPr="00434969">
        <w:tab/>
        <w:t>1955</w:t>
      </w:r>
      <w:r w:rsidRPr="00434969">
        <w:tab/>
        <w:t xml:space="preserve">Pan-Indian Culture of Oklahoma. </w:t>
      </w:r>
      <w:r w:rsidRPr="00434969">
        <w:rPr>
          <w:i/>
        </w:rPr>
        <w:t>The Scientific Monthly</w:t>
      </w:r>
      <w:r w:rsidRPr="00434969">
        <w:t xml:space="preserve"> 81(5):215-220.</w:t>
      </w:r>
    </w:p>
    <w:p w14:paraId="55FF308E" w14:textId="77777777" w:rsidR="00434969" w:rsidRPr="00434969" w:rsidRDefault="00434969" w:rsidP="00434969">
      <w:pPr>
        <w:pStyle w:val="EndNoteBibliography"/>
        <w:spacing w:after="0"/>
      </w:pPr>
    </w:p>
    <w:p w14:paraId="442A2947" w14:textId="77777777" w:rsidR="00434969" w:rsidRPr="00434969" w:rsidRDefault="00434969" w:rsidP="00434969">
      <w:pPr>
        <w:pStyle w:val="EndNoteBibliography"/>
        <w:ind w:left="720" w:hanging="720"/>
      </w:pPr>
      <w:r w:rsidRPr="00434969">
        <w:t>Hurst, Stance, Eileen Johnson, Vance T. Holliday, and Sophie Butler</w:t>
      </w:r>
    </w:p>
    <w:p w14:paraId="2AC8DBF7" w14:textId="77777777" w:rsidR="00434969" w:rsidRPr="00434969" w:rsidRDefault="00434969" w:rsidP="00434969">
      <w:pPr>
        <w:pStyle w:val="EndNoteBibliography"/>
        <w:ind w:left="720" w:hanging="720"/>
      </w:pPr>
      <w:r w:rsidRPr="00434969">
        <w:tab/>
        <w:t>2014</w:t>
      </w:r>
      <w:r w:rsidRPr="00434969">
        <w:tab/>
        <w:t xml:space="preserve">Playa Archaeology on the Southern High Plains of Texas: A Spatial Analysis of Hunter-Gatherer Occupations at Tahoka-Walker (41LY53). </w:t>
      </w:r>
      <w:r w:rsidRPr="00434969">
        <w:rPr>
          <w:i/>
        </w:rPr>
        <w:t>Plains Anthropologist</w:t>
      </w:r>
      <w:r w:rsidRPr="00434969">
        <w:t xml:space="preserve"> 55(215):195-214.</w:t>
      </w:r>
    </w:p>
    <w:p w14:paraId="2876D9F7" w14:textId="77777777" w:rsidR="00434969" w:rsidRPr="00434969" w:rsidRDefault="00434969" w:rsidP="00434969">
      <w:pPr>
        <w:pStyle w:val="EndNoteBibliography"/>
        <w:spacing w:after="0"/>
      </w:pPr>
    </w:p>
    <w:p w14:paraId="33D3E8D5" w14:textId="77777777" w:rsidR="00434969" w:rsidRPr="00434969" w:rsidRDefault="00434969" w:rsidP="00434969">
      <w:pPr>
        <w:pStyle w:val="EndNoteBibliography"/>
        <w:ind w:left="720" w:hanging="720"/>
      </w:pPr>
      <w:r w:rsidRPr="00434969">
        <w:t>Ivanovaitė, Livija, Kamil Serwatka, Christian Steven Hoggard, Florian Sauer, and Felix Riede</w:t>
      </w:r>
    </w:p>
    <w:p w14:paraId="59C1A037" w14:textId="77777777" w:rsidR="00434969" w:rsidRPr="00434969" w:rsidRDefault="00434969" w:rsidP="00434969">
      <w:pPr>
        <w:pStyle w:val="EndNoteBibliography"/>
        <w:ind w:left="720" w:hanging="720"/>
      </w:pPr>
      <w:r w:rsidRPr="00434969">
        <w:tab/>
        <w:t>2019</w:t>
      </w:r>
      <w:r w:rsidRPr="00434969">
        <w:tab/>
        <w:t xml:space="preserve">All these Fantastic Cultures? Research History and Regionalization in the Late Palaeolithic Tanged Point Cultures of Eastern Europe. </w:t>
      </w:r>
      <w:r w:rsidRPr="00434969">
        <w:rPr>
          <w:i/>
        </w:rPr>
        <w:t>European Journal of Archaeology</w:t>
      </w:r>
      <w:r w:rsidRPr="00434969">
        <w:t xml:space="preserve"> 23(2):162-185.</w:t>
      </w:r>
    </w:p>
    <w:p w14:paraId="60FB92B9" w14:textId="77777777" w:rsidR="00434969" w:rsidRPr="00434969" w:rsidRDefault="00434969" w:rsidP="00434969">
      <w:pPr>
        <w:pStyle w:val="EndNoteBibliography"/>
        <w:spacing w:after="0"/>
      </w:pPr>
    </w:p>
    <w:p w14:paraId="51C76F29" w14:textId="77777777" w:rsidR="00434969" w:rsidRPr="00434969" w:rsidRDefault="00434969" w:rsidP="00434969">
      <w:pPr>
        <w:pStyle w:val="EndNoteBibliography"/>
        <w:ind w:left="720" w:hanging="720"/>
      </w:pPr>
      <w:r w:rsidRPr="00434969">
        <w:t>Jolliffe, Ian T.</w:t>
      </w:r>
    </w:p>
    <w:p w14:paraId="1AA7C8E7" w14:textId="77777777" w:rsidR="00434969" w:rsidRPr="00434969" w:rsidRDefault="00434969" w:rsidP="00434969">
      <w:pPr>
        <w:pStyle w:val="EndNoteBibliography"/>
        <w:ind w:left="720" w:hanging="720"/>
      </w:pPr>
      <w:r w:rsidRPr="00434969">
        <w:tab/>
        <w:t>2002</w:t>
      </w:r>
      <w:r w:rsidRPr="00434969">
        <w:tab/>
      </w:r>
      <w:r w:rsidRPr="00434969">
        <w:rPr>
          <w:i/>
        </w:rPr>
        <w:t>Principal Component Analysis</w:t>
      </w:r>
      <w:r w:rsidRPr="00434969">
        <w:t>. Springer, New York.</w:t>
      </w:r>
    </w:p>
    <w:p w14:paraId="09346126" w14:textId="77777777" w:rsidR="00434969" w:rsidRPr="00434969" w:rsidRDefault="00434969" w:rsidP="00434969">
      <w:pPr>
        <w:pStyle w:val="EndNoteBibliography"/>
        <w:spacing w:after="0"/>
      </w:pPr>
    </w:p>
    <w:p w14:paraId="6E1771A1" w14:textId="77777777" w:rsidR="00434969" w:rsidRPr="00434969" w:rsidRDefault="00434969" w:rsidP="00434969">
      <w:pPr>
        <w:pStyle w:val="EndNoteBibliography"/>
        <w:ind w:left="720" w:hanging="720"/>
      </w:pPr>
      <w:r w:rsidRPr="00434969">
        <w:t>Jones, Peter Rasmussen</w:t>
      </w:r>
    </w:p>
    <w:p w14:paraId="08B44B91" w14:textId="77777777" w:rsidR="00434969" w:rsidRPr="00434969" w:rsidRDefault="00434969" w:rsidP="00434969">
      <w:pPr>
        <w:pStyle w:val="EndNoteBibliography"/>
        <w:ind w:left="720" w:hanging="720"/>
      </w:pPr>
      <w:r w:rsidRPr="00434969">
        <w:tab/>
        <w:t>1979</w:t>
      </w:r>
      <w:r w:rsidRPr="00434969">
        <w:tab/>
        <w:t xml:space="preserve">Effects of Raw Materials on Biface Manufacture. </w:t>
      </w:r>
      <w:r w:rsidRPr="00434969">
        <w:rPr>
          <w:i/>
        </w:rPr>
        <w:t>Science</w:t>
      </w:r>
      <w:r w:rsidRPr="00434969">
        <w:t xml:space="preserve"> 204(4395):835-836.</w:t>
      </w:r>
    </w:p>
    <w:p w14:paraId="774CB48E" w14:textId="77777777" w:rsidR="00434969" w:rsidRPr="00434969" w:rsidRDefault="00434969" w:rsidP="00434969">
      <w:pPr>
        <w:pStyle w:val="EndNoteBibliography"/>
        <w:spacing w:after="0"/>
      </w:pPr>
    </w:p>
    <w:p w14:paraId="060C1AFD" w14:textId="77777777" w:rsidR="00434969" w:rsidRPr="00434969" w:rsidRDefault="00434969" w:rsidP="00434969">
      <w:pPr>
        <w:pStyle w:val="EndNoteBibliography"/>
        <w:ind w:left="720" w:hanging="720"/>
      </w:pPr>
      <w:r w:rsidRPr="00434969">
        <w:tab/>
        <w:t>1981</w:t>
      </w:r>
      <w:r w:rsidRPr="00434969">
        <w:tab/>
        <w:t xml:space="preserve">Experimental implement manufacture and use; a case study from Olduvai Gorge, Tanzania. </w:t>
      </w:r>
      <w:r w:rsidRPr="00434969">
        <w:rPr>
          <w:i/>
        </w:rPr>
        <w:t>Philosophical Transactions of the Royal Society of London. B, Biological Sciences</w:t>
      </w:r>
      <w:r w:rsidRPr="00434969">
        <w:t xml:space="preserve"> 292(1057):189-195.</w:t>
      </w:r>
    </w:p>
    <w:p w14:paraId="15C6CBE5" w14:textId="77777777" w:rsidR="00434969" w:rsidRPr="00434969" w:rsidRDefault="00434969" w:rsidP="00434969">
      <w:pPr>
        <w:pStyle w:val="EndNoteBibliography"/>
        <w:spacing w:after="0"/>
      </w:pPr>
    </w:p>
    <w:p w14:paraId="4C0B97A6" w14:textId="77777777" w:rsidR="00434969" w:rsidRPr="00434969" w:rsidRDefault="00434969" w:rsidP="00434969">
      <w:pPr>
        <w:pStyle w:val="EndNoteBibliography"/>
        <w:ind w:left="720" w:hanging="720"/>
      </w:pPr>
      <w:r w:rsidRPr="00434969">
        <w:t>Kendall, David G.</w:t>
      </w:r>
    </w:p>
    <w:p w14:paraId="7EEEB2FD" w14:textId="77777777" w:rsidR="00434969" w:rsidRPr="00434969" w:rsidRDefault="00434969" w:rsidP="00434969">
      <w:pPr>
        <w:pStyle w:val="EndNoteBibliography"/>
        <w:ind w:left="720" w:hanging="720"/>
      </w:pPr>
      <w:r w:rsidRPr="00434969">
        <w:tab/>
        <w:t>1981</w:t>
      </w:r>
      <w:r w:rsidRPr="00434969">
        <w:tab/>
        <w:t>The Statistics of Shape</w:t>
      </w:r>
      <w:r w:rsidRPr="00434969">
        <w:rPr>
          <w:i/>
        </w:rPr>
        <w:t>.</w:t>
      </w:r>
      <w:r w:rsidRPr="00434969">
        <w:t xml:space="preserve"> In </w:t>
      </w:r>
      <w:r w:rsidRPr="00434969">
        <w:rPr>
          <w:i/>
        </w:rPr>
        <w:t>Interpreting Multivariate Data</w:t>
      </w:r>
      <w:r w:rsidRPr="00434969">
        <w:t>, edited by Vic Barnett, pp. 75-80. Wiley, New York.</w:t>
      </w:r>
    </w:p>
    <w:p w14:paraId="3AAFFED6" w14:textId="77777777" w:rsidR="00434969" w:rsidRPr="00434969" w:rsidRDefault="00434969" w:rsidP="00434969">
      <w:pPr>
        <w:pStyle w:val="EndNoteBibliography"/>
        <w:spacing w:after="0"/>
      </w:pPr>
    </w:p>
    <w:p w14:paraId="57CA8658" w14:textId="77777777" w:rsidR="00434969" w:rsidRPr="00434969" w:rsidRDefault="00434969" w:rsidP="00434969">
      <w:pPr>
        <w:pStyle w:val="EndNoteBibliography"/>
        <w:ind w:left="720" w:hanging="720"/>
      </w:pPr>
      <w:r w:rsidRPr="00434969">
        <w:tab/>
        <w:t>1984</w:t>
      </w:r>
      <w:r w:rsidRPr="00434969">
        <w:tab/>
        <w:t xml:space="preserve">Shape Manifolds, Procrustean Metrics, and Complex Projective Spaces. </w:t>
      </w:r>
      <w:r w:rsidRPr="00434969">
        <w:rPr>
          <w:i/>
        </w:rPr>
        <w:t>Bulletin of the London Mathematical Society</w:t>
      </w:r>
      <w:r w:rsidRPr="00434969">
        <w:t xml:space="preserve"> 16(2):81-121.</w:t>
      </w:r>
    </w:p>
    <w:p w14:paraId="3F9D3E37" w14:textId="77777777" w:rsidR="00434969" w:rsidRPr="00434969" w:rsidRDefault="00434969" w:rsidP="00434969">
      <w:pPr>
        <w:pStyle w:val="EndNoteBibliography"/>
        <w:spacing w:after="0"/>
      </w:pPr>
    </w:p>
    <w:p w14:paraId="5C872976" w14:textId="77777777" w:rsidR="00434969" w:rsidRPr="00434969" w:rsidRDefault="00434969" w:rsidP="00434969">
      <w:pPr>
        <w:pStyle w:val="EndNoteBibliography"/>
        <w:ind w:left="720" w:hanging="720"/>
      </w:pPr>
      <w:r w:rsidRPr="00434969">
        <w:t>Kent, J. T., and K. V. Mardia</w:t>
      </w:r>
    </w:p>
    <w:p w14:paraId="07BBDD6D" w14:textId="77777777" w:rsidR="00434969" w:rsidRPr="00434969" w:rsidRDefault="00434969" w:rsidP="00434969">
      <w:pPr>
        <w:pStyle w:val="EndNoteBibliography"/>
        <w:ind w:left="720" w:hanging="720"/>
      </w:pPr>
      <w:r w:rsidRPr="00434969">
        <w:lastRenderedPageBreak/>
        <w:tab/>
        <w:t>2001</w:t>
      </w:r>
      <w:r w:rsidRPr="00434969">
        <w:tab/>
        <w:t xml:space="preserve">Shape, Procrustes Tangent Projections and Bilateral Symmetry. </w:t>
      </w:r>
      <w:r w:rsidRPr="00434969">
        <w:rPr>
          <w:i/>
        </w:rPr>
        <w:t>Biometrika</w:t>
      </w:r>
      <w:r w:rsidRPr="00434969">
        <w:t xml:space="preserve"> 88(2):469-485.</w:t>
      </w:r>
    </w:p>
    <w:p w14:paraId="6956CEB2" w14:textId="77777777" w:rsidR="00434969" w:rsidRPr="00434969" w:rsidRDefault="00434969" w:rsidP="00434969">
      <w:pPr>
        <w:pStyle w:val="EndNoteBibliography"/>
        <w:spacing w:after="0"/>
      </w:pPr>
    </w:p>
    <w:p w14:paraId="57916503" w14:textId="77777777" w:rsidR="00434969" w:rsidRPr="00434969" w:rsidRDefault="00434969" w:rsidP="00434969">
      <w:pPr>
        <w:pStyle w:val="EndNoteBibliography"/>
        <w:ind w:left="720" w:hanging="720"/>
      </w:pPr>
      <w:r w:rsidRPr="00434969">
        <w:t>Kleinschmidt, Ulrich K. W.</w:t>
      </w:r>
    </w:p>
    <w:p w14:paraId="4123DCE7" w14:textId="77777777" w:rsidR="00434969" w:rsidRPr="00434969" w:rsidRDefault="00434969" w:rsidP="00434969">
      <w:pPr>
        <w:pStyle w:val="EndNoteBibliography"/>
        <w:ind w:left="720" w:hanging="720"/>
      </w:pPr>
      <w:r w:rsidRPr="00434969">
        <w:tab/>
        <w:t>1982</w:t>
      </w:r>
      <w:r w:rsidRPr="00434969">
        <w:tab/>
        <w:t>Review and Analysis of the A. C. Saunders Site, 41AN19, Anderson County, Texas</w:t>
      </w:r>
      <w:r w:rsidRPr="00434969">
        <w:rPr>
          <w:i/>
        </w:rPr>
        <w:t>.</w:t>
      </w:r>
      <w:r w:rsidRPr="00434969">
        <w:t xml:space="preserve"> MA Thesis, Department of Anthropology, The University of Texas, Austin.</w:t>
      </w:r>
    </w:p>
    <w:p w14:paraId="47361736" w14:textId="77777777" w:rsidR="00434969" w:rsidRPr="00434969" w:rsidRDefault="00434969" w:rsidP="00434969">
      <w:pPr>
        <w:pStyle w:val="EndNoteBibliography"/>
        <w:spacing w:after="0"/>
      </w:pPr>
    </w:p>
    <w:p w14:paraId="10AAC264" w14:textId="77777777" w:rsidR="00434969" w:rsidRPr="00434969" w:rsidRDefault="00434969" w:rsidP="00434969">
      <w:pPr>
        <w:pStyle w:val="EndNoteBibliography"/>
        <w:ind w:left="720" w:hanging="720"/>
      </w:pPr>
      <w:r w:rsidRPr="00434969">
        <w:t>Leek, Jeffrey T., and Roger D. Peng</w:t>
      </w:r>
    </w:p>
    <w:p w14:paraId="4A84C0D3" w14:textId="77777777" w:rsidR="00434969" w:rsidRPr="00434969" w:rsidRDefault="00434969" w:rsidP="00434969">
      <w:pPr>
        <w:pStyle w:val="EndNoteBibliography"/>
        <w:ind w:left="720" w:hanging="720"/>
      </w:pPr>
      <w:r w:rsidRPr="00434969">
        <w:tab/>
        <w:t>2015</w:t>
      </w:r>
      <w:r w:rsidRPr="00434969">
        <w:tab/>
        <w:t xml:space="preserve">Opinion: Reproducible Research can still be Wrong: Adopting a Prevention Approach. </w:t>
      </w:r>
      <w:r w:rsidRPr="00434969">
        <w:rPr>
          <w:i/>
        </w:rPr>
        <w:t>Proc Natl Acad Sci U S A</w:t>
      </w:r>
      <w:r w:rsidRPr="00434969">
        <w:t xml:space="preserve"> 112(6):1645-1646.</w:t>
      </w:r>
    </w:p>
    <w:p w14:paraId="587F4688" w14:textId="77777777" w:rsidR="00434969" w:rsidRPr="00434969" w:rsidRDefault="00434969" w:rsidP="00434969">
      <w:pPr>
        <w:pStyle w:val="EndNoteBibliography"/>
        <w:spacing w:after="0"/>
      </w:pPr>
    </w:p>
    <w:p w14:paraId="10FCADC5" w14:textId="77777777" w:rsidR="00434969" w:rsidRPr="00434969" w:rsidRDefault="00434969" w:rsidP="00434969">
      <w:pPr>
        <w:pStyle w:val="EndNoteBibliography"/>
        <w:ind w:left="720" w:hanging="720"/>
      </w:pPr>
      <w:r w:rsidRPr="00434969">
        <w:t>Marwick, Ben</w:t>
      </w:r>
    </w:p>
    <w:p w14:paraId="33CCB819" w14:textId="77777777" w:rsidR="00434969" w:rsidRPr="00434969" w:rsidRDefault="00434969" w:rsidP="00434969">
      <w:pPr>
        <w:pStyle w:val="EndNoteBibliography"/>
        <w:ind w:left="720" w:hanging="720"/>
      </w:pPr>
      <w:r w:rsidRPr="00434969">
        <w:tab/>
        <w:t>2016</w:t>
      </w:r>
      <w:r w:rsidRPr="00434969">
        <w:tab/>
        <w:t xml:space="preserve">Computational Reproducibility in Archaeological Research: Basic Principles and a Case Study of Their Implementation. </w:t>
      </w:r>
      <w:r w:rsidRPr="00434969">
        <w:rPr>
          <w:i/>
        </w:rPr>
        <w:t>Journal of Archaeological Method and Theory</w:t>
      </w:r>
      <w:r w:rsidRPr="00434969">
        <w:t xml:space="preserve"> 24(2):424-450.</w:t>
      </w:r>
    </w:p>
    <w:p w14:paraId="7E955CD1" w14:textId="77777777" w:rsidR="00434969" w:rsidRPr="00434969" w:rsidRDefault="00434969" w:rsidP="00434969">
      <w:pPr>
        <w:pStyle w:val="EndNoteBibliography"/>
        <w:spacing w:after="0"/>
      </w:pPr>
    </w:p>
    <w:p w14:paraId="7A22269E" w14:textId="77777777" w:rsidR="00434969" w:rsidRPr="00434969" w:rsidRDefault="00434969" w:rsidP="00434969">
      <w:pPr>
        <w:pStyle w:val="EndNoteBibliography"/>
        <w:ind w:left="720" w:hanging="720"/>
      </w:pPr>
      <w:r w:rsidRPr="00434969">
        <w:t>Marwick, Ben, Li-Ying Wang, Ryan Robinson, and Hope Loiselle</w:t>
      </w:r>
    </w:p>
    <w:p w14:paraId="5CCC22A8" w14:textId="77777777" w:rsidR="00434969" w:rsidRPr="00434969" w:rsidRDefault="00434969" w:rsidP="00434969">
      <w:pPr>
        <w:pStyle w:val="EndNoteBibliography"/>
        <w:ind w:left="720" w:hanging="720"/>
      </w:pPr>
      <w:r w:rsidRPr="00434969">
        <w:tab/>
        <w:t>2019</w:t>
      </w:r>
      <w:r w:rsidRPr="00434969">
        <w:tab/>
        <w:t xml:space="preserve">How to Use Replication Assignments for Teaching Integrity in Empirical Archaeology. </w:t>
      </w:r>
      <w:r w:rsidRPr="00434969">
        <w:rPr>
          <w:i/>
        </w:rPr>
        <w:t>Advances in Archaeological Practice</w:t>
      </w:r>
      <w:r w:rsidRPr="00434969">
        <w:t xml:space="preserve"> 8(1):78-86.</w:t>
      </w:r>
    </w:p>
    <w:p w14:paraId="10B2899A" w14:textId="77777777" w:rsidR="00434969" w:rsidRPr="00434969" w:rsidRDefault="00434969" w:rsidP="00434969">
      <w:pPr>
        <w:pStyle w:val="EndNoteBibliography"/>
        <w:spacing w:after="0"/>
      </w:pPr>
    </w:p>
    <w:p w14:paraId="6C2C180C" w14:textId="77777777" w:rsidR="00434969" w:rsidRPr="00434969" w:rsidRDefault="00434969" w:rsidP="00434969">
      <w:pPr>
        <w:pStyle w:val="EndNoteBibliography"/>
        <w:ind w:left="720" w:hanging="720"/>
      </w:pPr>
      <w:r w:rsidRPr="00434969">
        <w:t>McGrath, James R., Margaret Beck, and Matthew E. Hill</w:t>
      </w:r>
    </w:p>
    <w:p w14:paraId="0240EADB" w14:textId="77777777" w:rsidR="00434969" w:rsidRPr="00434969" w:rsidRDefault="00434969" w:rsidP="00434969">
      <w:pPr>
        <w:pStyle w:val="EndNoteBibliography"/>
        <w:ind w:left="720" w:hanging="720"/>
      </w:pPr>
      <w:r w:rsidRPr="00434969">
        <w:tab/>
        <w:t>2017</w:t>
      </w:r>
      <w:r w:rsidRPr="00434969">
        <w:tab/>
        <w:t xml:space="preserve">Replicating Red: Analysis of ceramic slip color with CIELAB color data. </w:t>
      </w:r>
      <w:r w:rsidRPr="00434969">
        <w:rPr>
          <w:i/>
        </w:rPr>
        <w:t>Journal of Archaeological Science: Reports</w:t>
      </w:r>
      <w:r w:rsidRPr="00434969">
        <w:t xml:space="preserve"> 14:432-438.</w:t>
      </w:r>
    </w:p>
    <w:p w14:paraId="015A8C1D" w14:textId="77777777" w:rsidR="00434969" w:rsidRPr="00434969" w:rsidRDefault="00434969" w:rsidP="00434969">
      <w:pPr>
        <w:pStyle w:val="EndNoteBibliography"/>
        <w:spacing w:after="0"/>
      </w:pPr>
    </w:p>
    <w:p w14:paraId="524529B8" w14:textId="77777777" w:rsidR="00434969" w:rsidRPr="00434969" w:rsidRDefault="00434969" w:rsidP="00434969">
      <w:pPr>
        <w:pStyle w:val="EndNoteBibliography"/>
        <w:ind w:left="720" w:hanging="720"/>
      </w:pPr>
      <w:r w:rsidRPr="00434969">
        <w:t>Miller, D. Shane</w:t>
      </w:r>
    </w:p>
    <w:p w14:paraId="3FC8BEA4" w14:textId="77777777" w:rsidR="00434969" w:rsidRPr="00434969" w:rsidRDefault="00434969" w:rsidP="00434969">
      <w:pPr>
        <w:pStyle w:val="EndNoteBibliography"/>
        <w:ind w:left="720" w:hanging="720"/>
      </w:pPr>
      <w:r w:rsidRPr="00434969">
        <w:tab/>
        <w:t>2007</w:t>
      </w:r>
      <w:r w:rsidRPr="00434969">
        <w:tab/>
        <w:t>Site Formation Processes in an Upland Paleoindian Site: The 2005 – 2007 Topper Firebreak Excavations</w:t>
      </w:r>
      <w:r w:rsidRPr="00434969">
        <w:rPr>
          <w:i/>
        </w:rPr>
        <w:t>.</w:t>
      </w:r>
      <w:r w:rsidRPr="00434969">
        <w:t xml:space="preserve"> MA Thesis, Department of Anthropology, The University of Tennessee, Knoxville.</w:t>
      </w:r>
    </w:p>
    <w:p w14:paraId="114ADB99" w14:textId="77777777" w:rsidR="00434969" w:rsidRPr="00434969" w:rsidRDefault="00434969" w:rsidP="00434969">
      <w:pPr>
        <w:pStyle w:val="EndNoteBibliography"/>
        <w:spacing w:after="0"/>
      </w:pPr>
    </w:p>
    <w:p w14:paraId="7DA07E04" w14:textId="77777777" w:rsidR="00434969" w:rsidRPr="00434969" w:rsidRDefault="00434969" w:rsidP="00434969">
      <w:pPr>
        <w:pStyle w:val="EndNoteBibliography"/>
        <w:ind w:left="720" w:hanging="720"/>
      </w:pPr>
      <w:r w:rsidRPr="00434969">
        <w:t>Munsell, Albert Henry</w:t>
      </w:r>
    </w:p>
    <w:p w14:paraId="12772894" w14:textId="77777777" w:rsidR="00434969" w:rsidRPr="00434969" w:rsidRDefault="00434969" w:rsidP="00434969">
      <w:pPr>
        <w:pStyle w:val="EndNoteBibliography"/>
        <w:ind w:left="720" w:hanging="720"/>
      </w:pPr>
      <w:r w:rsidRPr="00434969">
        <w:tab/>
        <w:t>1915</w:t>
      </w:r>
      <w:r w:rsidRPr="00434969">
        <w:tab/>
      </w:r>
      <w:r w:rsidRPr="00434969">
        <w:rPr>
          <w:i/>
        </w:rPr>
        <w:t>Atlas of the Munsell color system</w:t>
      </w:r>
      <w:r w:rsidRPr="00434969">
        <w:t>. Wadsworth, Howland &amp; Company, Incorporated, Printers.</w:t>
      </w:r>
    </w:p>
    <w:p w14:paraId="7685C6F0" w14:textId="77777777" w:rsidR="00434969" w:rsidRPr="00434969" w:rsidRDefault="00434969" w:rsidP="00434969">
      <w:pPr>
        <w:pStyle w:val="EndNoteBibliography"/>
        <w:spacing w:after="0"/>
      </w:pPr>
    </w:p>
    <w:p w14:paraId="4DD1615C" w14:textId="77777777" w:rsidR="00434969" w:rsidRPr="00434969" w:rsidRDefault="00434969" w:rsidP="00434969">
      <w:pPr>
        <w:pStyle w:val="EndNoteBibliography"/>
        <w:ind w:left="720" w:hanging="720"/>
      </w:pPr>
      <w:r w:rsidRPr="00434969">
        <w:t>O'Higgins, Paul, and Nicholas Jones</w:t>
      </w:r>
    </w:p>
    <w:p w14:paraId="724235A9" w14:textId="77777777" w:rsidR="00434969" w:rsidRPr="00434969" w:rsidRDefault="00434969" w:rsidP="00434969">
      <w:pPr>
        <w:pStyle w:val="EndNoteBibliography"/>
        <w:ind w:left="720" w:hanging="720"/>
      </w:pPr>
      <w:r w:rsidRPr="00434969">
        <w:lastRenderedPageBreak/>
        <w:tab/>
        <w:t>1998</w:t>
      </w:r>
      <w:r w:rsidRPr="00434969">
        <w:tab/>
        <w:t xml:space="preserve">Facial growth in Cercocebus torquatus: an application of three-dimensional geometric morphometric techniques to the study of morphological variation. </w:t>
      </w:r>
      <w:r w:rsidRPr="00434969">
        <w:rPr>
          <w:i/>
        </w:rPr>
        <w:t>J Anat</w:t>
      </w:r>
      <w:r w:rsidRPr="00434969">
        <w:t xml:space="preserve"> 193 ( Pt 2)(2):251-272.</w:t>
      </w:r>
    </w:p>
    <w:p w14:paraId="4628F540" w14:textId="77777777" w:rsidR="00434969" w:rsidRPr="00434969" w:rsidRDefault="00434969" w:rsidP="00434969">
      <w:pPr>
        <w:pStyle w:val="EndNoteBibliography"/>
        <w:spacing w:after="0"/>
      </w:pPr>
    </w:p>
    <w:p w14:paraId="62F00615" w14:textId="77777777" w:rsidR="00434969" w:rsidRPr="00434969" w:rsidRDefault="00434969" w:rsidP="00434969">
      <w:pPr>
        <w:pStyle w:val="EndNoteBibliography"/>
        <w:ind w:left="720" w:hanging="720"/>
      </w:pPr>
      <w:r w:rsidRPr="00434969">
        <w:t>Olsen, Aaron M., and Mark W. Westneat</w:t>
      </w:r>
    </w:p>
    <w:p w14:paraId="588139D7" w14:textId="77777777" w:rsidR="00434969" w:rsidRPr="00434969" w:rsidRDefault="00434969" w:rsidP="00434969">
      <w:pPr>
        <w:pStyle w:val="EndNoteBibliography"/>
        <w:ind w:left="720" w:hanging="720"/>
      </w:pPr>
      <w:r w:rsidRPr="00434969">
        <w:tab/>
        <w:t>2015</w:t>
      </w:r>
      <w:r w:rsidRPr="00434969">
        <w:tab/>
        <w:t xml:space="preserve">StereoMorph: an R package for the collection of 3D landmarks and curves using a stereo camera set‐up. </w:t>
      </w:r>
      <w:r w:rsidRPr="00434969">
        <w:rPr>
          <w:i/>
        </w:rPr>
        <w:t>Methods in Ecology and Evolution</w:t>
      </w:r>
      <w:r w:rsidRPr="00434969">
        <w:t xml:space="preserve"> 6(3):351-356.</w:t>
      </w:r>
    </w:p>
    <w:p w14:paraId="19BD3FC4" w14:textId="77777777" w:rsidR="00434969" w:rsidRPr="00434969" w:rsidRDefault="00434969" w:rsidP="00434969">
      <w:pPr>
        <w:pStyle w:val="EndNoteBibliography"/>
        <w:spacing w:after="0"/>
      </w:pPr>
    </w:p>
    <w:p w14:paraId="278DD65E" w14:textId="77777777" w:rsidR="00434969" w:rsidRPr="00434969" w:rsidRDefault="00434969" w:rsidP="00434969">
      <w:pPr>
        <w:pStyle w:val="EndNoteBibliography"/>
        <w:ind w:left="720" w:hanging="720"/>
      </w:pPr>
      <w:r w:rsidRPr="00434969">
        <w:t>Peels, R., and L. Bouter</w:t>
      </w:r>
    </w:p>
    <w:p w14:paraId="5DA09054" w14:textId="77777777" w:rsidR="00434969" w:rsidRPr="00434969" w:rsidRDefault="00434969" w:rsidP="00434969">
      <w:pPr>
        <w:pStyle w:val="EndNoteBibliography"/>
        <w:ind w:left="720" w:hanging="720"/>
      </w:pPr>
      <w:r w:rsidRPr="00434969">
        <w:tab/>
        <w:t>2018</w:t>
      </w:r>
      <w:r w:rsidRPr="00434969">
        <w:tab/>
        <w:t xml:space="preserve">Humanities need a replication drive too. </w:t>
      </w:r>
      <w:r w:rsidRPr="00434969">
        <w:rPr>
          <w:i/>
        </w:rPr>
        <w:t>Nature</w:t>
      </w:r>
      <w:r w:rsidRPr="00434969">
        <w:t xml:space="preserve"> 558(7710):372.</w:t>
      </w:r>
    </w:p>
    <w:p w14:paraId="3AE58BDD" w14:textId="77777777" w:rsidR="00434969" w:rsidRPr="00434969" w:rsidRDefault="00434969" w:rsidP="00434969">
      <w:pPr>
        <w:pStyle w:val="EndNoteBibliography"/>
        <w:spacing w:after="0"/>
      </w:pPr>
    </w:p>
    <w:p w14:paraId="38B2D532" w14:textId="77777777" w:rsidR="00434969" w:rsidRPr="00434969" w:rsidRDefault="00434969" w:rsidP="00434969">
      <w:pPr>
        <w:pStyle w:val="EndNoteBibliography"/>
        <w:ind w:left="720" w:hanging="720"/>
      </w:pPr>
      <w:r w:rsidRPr="00434969">
        <w:t>Peng, Roger D.</w:t>
      </w:r>
    </w:p>
    <w:p w14:paraId="155AA0AF" w14:textId="77777777" w:rsidR="00434969" w:rsidRPr="00434969" w:rsidRDefault="00434969" w:rsidP="00434969">
      <w:pPr>
        <w:pStyle w:val="EndNoteBibliography"/>
        <w:ind w:left="720" w:hanging="720"/>
      </w:pPr>
      <w:r w:rsidRPr="00434969">
        <w:tab/>
        <w:t>2011</w:t>
      </w:r>
      <w:r w:rsidRPr="00434969">
        <w:tab/>
        <w:t xml:space="preserve">Reproducible Research in Computational Science. </w:t>
      </w:r>
      <w:r w:rsidRPr="00434969">
        <w:rPr>
          <w:i/>
        </w:rPr>
        <w:t>Science</w:t>
      </w:r>
      <w:r w:rsidRPr="00434969">
        <w:t xml:space="preserve"> 334(6060):1226-1227.</w:t>
      </w:r>
    </w:p>
    <w:p w14:paraId="4A35AE14" w14:textId="77777777" w:rsidR="00434969" w:rsidRPr="00434969" w:rsidRDefault="00434969" w:rsidP="00434969">
      <w:pPr>
        <w:pStyle w:val="EndNoteBibliography"/>
        <w:spacing w:after="0"/>
      </w:pPr>
    </w:p>
    <w:p w14:paraId="00C13AB4" w14:textId="77777777" w:rsidR="00434969" w:rsidRPr="00434969" w:rsidRDefault="00434969" w:rsidP="00434969">
      <w:pPr>
        <w:pStyle w:val="EndNoteBibliography"/>
        <w:ind w:left="720" w:hanging="720"/>
      </w:pPr>
      <w:r w:rsidRPr="00434969">
        <w:t>Phillips, Philip, and James A. Brown</w:t>
      </w:r>
    </w:p>
    <w:p w14:paraId="5EA2DF1C" w14:textId="77777777" w:rsidR="00434969" w:rsidRPr="00434969" w:rsidRDefault="00434969" w:rsidP="00434969">
      <w:pPr>
        <w:pStyle w:val="EndNoteBibliography"/>
        <w:ind w:left="720" w:hanging="720"/>
      </w:pPr>
      <w:r w:rsidRPr="00434969">
        <w:tab/>
        <w:t>1978-1984</w:t>
      </w:r>
      <w:r w:rsidRPr="00434969">
        <w:tab/>
      </w:r>
      <w:r w:rsidRPr="00434969">
        <w:rPr>
          <w:i/>
        </w:rPr>
        <w:t>Pre-Columbian Shell Engravings from the Craig Mound at Spiro, Oklahoma</w:t>
      </w:r>
      <w:r w:rsidRPr="00434969">
        <w:t>. Peabody Museum Press, Cambridge.</w:t>
      </w:r>
    </w:p>
    <w:p w14:paraId="669A5B80" w14:textId="77777777" w:rsidR="00434969" w:rsidRPr="00434969" w:rsidRDefault="00434969" w:rsidP="00434969">
      <w:pPr>
        <w:pStyle w:val="EndNoteBibliography"/>
        <w:spacing w:after="0"/>
      </w:pPr>
    </w:p>
    <w:p w14:paraId="5A3A1D6A" w14:textId="77777777" w:rsidR="00434969" w:rsidRPr="00434969" w:rsidRDefault="00434969" w:rsidP="00434969">
      <w:pPr>
        <w:pStyle w:val="EndNoteBibliography"/>
        <w:ind w:left="720" w:hanging="720"/>
      </w:pPr>
      <w:r w:rsidRPr="00434969">
        <w:t>Quigg, Michael, Paul Matchen, Robert Ricklis, Shannon Gray, Charles Frederick, and Jason Barrett</w:t>
      </w:r>
    </w:p>
    <w:p w14:paraId="00E04AD1" w14:textId="77777777" w:rsidR="00434969" w:rsidRPr="00434969" w:rsidRDefault="00434969" w:rsidP="00434969">
      <w:pPr>
        <w:pStyle w:val="EndNoteBibliography"/>
        <w:ind w:left="720" w:hanging="720"/>
      </w:pPr>
      <w:r w:rsidRPr="00434969">
        <w:tab/>
        <w:t>2014</w:t>
      </w:r>
      <w:r w:rsidRPr="00434969">
        <w:tab/>
      </w:r>
      <w:r w:rsidRPr="00434969">
        <w:rPr>
          <w:i/>
        </w:rPr>
        <w:t>Eligibility Testing at Three Prehistoric Sites at Lynch Creek, Lampasas County, Texas</w:t>
      </w:r>
      <w:r w:rsidRPr="00434969">
        <w:t>. Submitted to Texas Department of Transportation, Environmental Affairs Division, Archeological Studies Program, Report No. 161, Austin.</w:t>
      </w:r>
    </w:p>
    <w:p w14:paraId="7C557176" w14:textId="77777777" w:rsidR="00434969" w:rsidRPr="00434969" w:rsidRDefault="00434969" w:rsidP="00434969">
      <w:pPr>
        <w:pStyle w:val="EndNoteBibliography"/>
        <w:spacing w:after="0"/>
      </w:pPr>
    </w:p>
    <w:p w14:paraId="079A7A4E" w14:textId="77777777" w:rsidR="00434969" w:rsidRPr="00434969" w:rsidRDefault="00434969" w:rsidP="00434969">
      <w:pPr>
        <w:pStyle w:val="EndNoteBibliography"/>
        <w:ind w:left="720" w:hanging="720"/>
      </w:pPr>
      <w:r w:rsidRPr="00434969">
        <w:t>R Core Development Team</w:t>
      </w:r>
    </w:p>
    <w:p w14:paraId="1B918430" w14:textId="77777777" w:rsidR="00434969" w:rsidRPr="00434969" w:rsidRDefault="00434969" w:rsidP="00434969">
      <w:pPr>
        <w:pStyle w:val="EndNoteBibliography"/>
        <w:ind w:left="720" w:hanging="720"/>
      </w:pPr>
      <w:r w:rsidRPr="00434969">
        <w:tab/>
        <w:t>2023</w:t>
      </w:r>
      <w:r w:rsidRPr="00434969">
        <w:tab/>
      </w:r>
      <w:r w:rsidRPr="00434969">
        <w:rPr>
          <w:i/>
        </w:rPr>
        <w:t>R: A Language and Environment for Statistical Computing. Electronic resource, accessed January 5, 2023</w:t>
      </w:r>
      <w:r w:rsidRPr="00434969">
        <w:t>. R Foundation for Statistical Computing, Vienna, Austria.</w:t>
      </w:r>
    </w:p>
    <w:p w14:paraId="748EDF55" w14:textId="77777777" w:rsidR="00434969" w:rsidRPr="00434969" w:rsidRDefault="00434969" w:rsidP="00434969">
      <w:pPr>
        <w:pStyle w:val="EndNoteBibliography"/>
        <w:spacing w:after="0"/>
      </w:pPr>
    </w:p>
    <w:p w14:paraId="247300F3" w14:textId="77777777" w:rsidR="00434969" w:rsidRPr="00434969" w:rsidRDefault="00434969" w:rsidP="00434969">
      <w:pPr>
        <w:pStyle w:val="EndNoteBibliography"/>
        <w:ind w:left="720" w:hanging="720"/>
      </w:pPr>
      <w:r w:rsidRPr="00434969">
        <w:t>Rohlf, F. James</w:t>
      </w:r>
    </w:p>
    <w:p w14:paraId="3F61A1D1" w14:textId="77777777" w:rsidR="00434969" w:rsidRPr="00434969" w:rsidRDefault="00434969" w:rsidP="00434969">
      <w:pPr>
        <w:pStyle w:val="EndNoteBibliography"/>
        <w:ind w:left="720" w:hanging="720"/>
      </w:pPr>
      <w:r w:rsidRPr="00434969">
        <w:tab/>
        <w:t>1999</w:t>
      </w:r>
      <w:r w:rsidRPr="00434969">
        <w:tab/>
        <w:t xml:space="preserve">Shape Statistics: Procrustes Superimpositions and Tangent Spaces. </w:t>
      </w:r>
      <w:r w:rsidRPr="00434969">
        <w:rPr>
          <w:i/>
        </w:rPr>
        <w:t>Journal of Classification</w:t>
      </w:r>
      <w:r w:rsidRPr="00434969">
        <w:t xml:space="preserve"> 16(2):197-223.</w:t>
      </w:r>
    </w:p>
    <w:p w14:paraId="7C16FBA9" w14:textId="77777777" w:rsidR="00434969" w:rsidRPr="00434969" w:rsidRDefault="00434969" w:rsidP="00434969">
      <w:pPr>
        <w:pStyle w:val="EndNoteBibliography"/>
        <w:spacing w:after="0"/>
      </w:pPr>
    </w:p>
    <w:p w14:paraId="521260E2" w14:textId="77777777" w:rsidR="00434969" w:rsidRPr="00434969" w:rsidRDefault="00434969" w:rsidP="00434969">
      <w:pPr>
        <w:pStyle w:val="EndNoteBibliography"/>
        <w:ind w:left="720" w:hanging="720"/>
      </w:pPr>
      <w:r w:rsidRPr="00434969">
        <w:t>Rohlf, F. James, and Leslie F. Marcus</w:t>
      </w:r>
    </w:p>
    <w:p w14:paraId="0D80D4A1" w14:textId="77777777" w:rsidR="00434969" w:rsidRPr="00434969" w:rsidRDefault="00434969" w:rsidP="00434969">
      <w:pPr>
        <w:pStyle w:val="EndNoteBibliography"/>
        <w:ind w:left="720" w:hanging="720"/>
      </w:pPr>
      <w:r w:rsidRPr="00434969">
        <w:tab/>
        <w:t>1993</w:t>
      </w:r>
      <w:r w:rsidRPr="00434969">
        <w:tab/>
        <w:t xml:space="preserve">A Revolution in Morphometrics. </w:t>
      </w:r>
      <w:r w:rsidRPr="00434969">
        <w:rPr>
          <w:i/>
        </w:rPr>
        <w:t>Trends in Ecology &amp; Evolution</w:t>
      </w:r>
      <w:r w:rsidRPr="00434969">
        <w:t xml:space="preserve"> 8(4):129-132.</w:t>
      </w:r>
    </w:p>
    <w:p w14:paraId="51D6CD2B" w14:textId="77777777" w:rsidR="00434969" w:rsidRPr="00434969" w:rsidRDefault="00434969" w:rsidP="00434969">
      <w:pPr>
        <w:pStyle w:val="EndNoteBibliography"/>
        <w:spacing w:after="0"/>
      </w:pPr>
    </w:p>
    <w:p w14:paraId="1A00407F" w14:textId="77777777" w:rsidR="00434969" w:rsidRPr="00434969" w:rsidRDefault="00434969" w:rsidP="00434969">
      <w:pPr>
        <w:pStyle w:val="EndNoteBibliography"/>
        <w:ind w:left="720" w:hanging="720"/>
      </w:pPr>
      <w:r w:rsidRPr="00434969">
        <w:t>Rohlf, F. James, and Dennis E. Slice</w:t>
      </w:r>
    </w:p>
    <w:p w14:paraId="13FB933B" w14:textId="77777777" w:rsidR="00434969" w:rsidRPr="00434969" w:rsidRDefault="00434969" w:rsidP="00434969">
      <w:pPr>
        <w:pStyle w:val="EndNoteBibliography"/>
        <w:ind w:left="720" w:hanging="720"/>
      </w:pPr>
      <w:r w:rsidRPr="00434969">
        <w:tab/>
        <w:t>1990</w:t>
      </w:r>
      <w:r w:rsidRPr="00434969">
        <w:tab/>
        <w:t xml:space="preserve">Extensions of the Procrustes Method for the Optimal Superimposition of Landmarks. </w:t>
      </w:r>
      <w:r w:rsidRPr="00434969">
        <w:rPr>
          <w:i/>
        </w:rPr>
        <w:t>Systematic Zoology</w:t>
      </w:r>
      <w:r w:rsidRPr="00434969">
        <w:t xml:space="preserve"> 39(1):40-59.</w:t>
      </w:r>
    </w:p>
    <w:p w14:paraId="3FC56FB6" w14:textId="77777777" w:rsidR="00434969" w:rsidRPr="00434969" w:rsidRDefault="00434969" w:rsidP="00434969">
      <w:pPr>
        <w:pStyle w:val="EndNoteBibliography"/>
        <w:spacing w:after="0"/>
      </w:pPr>
    </w:p>
    <w:p w14:paraId="11B8054D" w14:textId="77777777" w:rsidR="00434969" w:rsidRPr="00434969" w:rsidRDefault="00434969" w:rsidP="00434969">
      <w:pPr>
        <w:pStyle w:val="EndNoteBibliography"/>
        <w:ind w:left="720" w:hanging="720"/>
      </w:pPr>
      <w:r w:rsidRPr="00434969">
        <w:t>Rubner, Yossi, and Carlo Tomasi</w:t>
      </w:r>
    </w:p>
    <w:p w14:paraId="0EC7C531" w14:textId="77777777" w:rsidR="00434969" w:rsidRPr="00434969" w:rsidRDefault="00434969" w:rsidP="00434969">
      <w:pPr>
        <w:pStyle w:val="EndNoteBibliography"/>
        <w:ind w:left="720" w:hanging="720"/>
      </w:pPr>
      <w:r w:rsidRPr="00434969">
        <w:tab/>
        <w:t>2001</w:t>
      </w:r>
      <w:r w:rsidRPr="00434969">
        <w:tab/>
      </w:r>
      <w:r w:rsidRPr="00434969">
        <w:rPr>
          <w:i/>
        </w:rPr>
        <w:t>Perceptual metrics for image database navigation</w:t>
      </w:r>
      <w:r w:rsidRPr="00434969">
        <w:t>. Springer Science &amp; Business Media, London.</w:t>
      </w:r>
    </w:p>
    <w:p w14:paraId="7C71AB4A" w14:textId="77777777" w:rsidR="00434969" w:rsidRPr="00434969" w:rsidRDefault="00434969" w:rsidP="00434969">
      <w:pPr>
        <w:pStyle w:val="EndNoteBibliography"/>
        <w:spacing w:after="0"/>
      </w:pPr>
    </w:p>
    <w:p w14:paraId="527B657D" w14:textId="77777777" w:rsidR="00434969" w:rsidRPr="00434969" w:rsidRDefault="00434969" w:rsidP="00434969">
      <w:pPr>
        <w:pStyle w:val="EndNoteBibliography"/>
        <w:ind w:left="720" w:hanging="720"/>
      </w:pPr>
      <w:r w:rsidRPr="00434969">
        <w:t>Ruck, Lana, and Clifford T. Brown</w:t>
      </w:r>
    </w:p>
    <w:p w14:paraId="5F263FA4" w14:textId="77777777" w:rsidR="00434969" w:rsidRPr="00434969" w:rsidRDefault="00434969" w:rsidP="00434969">
      <w:pPr>
        <w:pStyle w:val="EndNoteBibliography"/>
        <w:ind w:left="720" w:hanging="720"/>
      </w:pPr>
      <w:r w:rsidRPr="00434969">
        <w:tab/>
        <w:t>2015</w:t>
      </w:r>
      <w:r w:rsidRPr="00434969">
        <w:tab/>
        <w:t xml:space="preserve">Quantitative analysis of Munsell color data from archeological ceramics. </w:t>
      </w:r>
      <w:r w:rsidRPr="00434969">
        <w:rPr>
          <w:i/>
        </w:rPr>
        <w:t>Journal of Archaeological Science: Reports</w:t>
      </w:r>
      <w:r w:rsidRPr="00434969">
        <w:t xml:space="preserve"> 3:549-557.</w:t>
      </w:r>
    </w:p>
    <w:p w14:paraId="7C2DFF58" w14:textId="77777777" w:rsidR="00434969" w:rsidRPr="00434969" w:rsidRDefault="00434969" w:rsidP="00434969">
      <w:pPr>
        <w:pStyle w:val="EndNoteBibliography"/>
        <w:spacing w:after="0"/>
      </w:pPr>
    </w:p>
    <w:p w14:paraId="0DB8097E" w14:textId="77777777" w:rsidR="00434969" w:rsidRPr="00434969" w:rsidRDefault="00434969" w:rsidP="00434969">
      <w:pPr>
        <w:pStyle w:val="EndNoteBibliography"/>
        <w:ind w:left="720" w:hanging="720"/>
      </w:pPr>
      <w:r w:rsidRPr="00434969">
        <w:t>Selden Jr, Robert Z., John E. Dockall, C. Britt Bousman, and Timothy K. Perttula</w:t>
      </w:r>
    </w:p>
    <w:p w14:paraId="0BEBD67D" w14:textId="77777777" w:rsidR="00434969" w:rsidRPr="00434969" w:rsidRDefault="00434969" w:rsidP="00434969">
      <w:pPr>
        <w:pStyle w:val="EndNoteBibliography"/>
        <w:ind w:left="720" w:hanging="720"/>
      </w:pPr>
      <w:r w:rsidRPr="00434969">
        <w:tab/>
        <w:t>2021</w:t>
      </w:r>
      <w:r w:rsidRPr="00434969">
        <w:tab/>
        <w:t xml:space="preserve">Shape as a function of time + raw material + burial context? An exploratory analysis of Perdiz arrow points from the ancestral Caddo area of the American Southeast. </w:t>
      </w:r>
      <w:r w:rsidRPr="00434969">
        <w:rPr>
          <w:i/>
        </w:rPr>
        <w:t>Journal of Archaeological Science: Reports</w:t>
      </w:r>
      <w:r w:rsidRPr="00434969">
        <w:t xml:space="preserve"> 37:102916.</w:t>
      </w:r>
    </w:p>
    <w:p w14:paraId="45C8CA18" w14:textId="77777777" w:rsidR="00434969" w:rsidRPr="00434969" w:rsidRDefault="00434969" w:rsidP="00434969">
      <w:pPr>
        <w:pStyle w:val="EndNoteBibliography"/>
        <w:spacing w:after="0"/>
      </w:pPr>
    </w:p>
    <w:p w14:paraId="4EC8D7FC" w14:textId="77777777" w:rsidR="00434969" w:rsidRPr="00434969" w:rsidRDefault="00434969" w:rsidP="00434969">
      <w:pPr>
        <w:pStyle w:val="EndNoteBibliography"/>
        <w:ind w:left="720" w:hanging="720"/>
      </w:pPr>
      <w:r w:rsidRPr="00434969">
        <w:t>Selden Jr., Robert Z., John E. Dockall, and Morgane Dubied</w:t>
      </w:r>
    </w:p>
    <w:p w14:paraId="0E7CFA02" w14:textId="77777777" w:rsidR="00434969" w:rsidRPr="00434969" w:rsidRDefault="00434969" w:rsidP="00434969">
      <w:pPr>
        <w:pStyle w:val="EndNoteBibliography"/>
        <w:ind w:left="720" w:hanging="720"/>
      </w:pPr>
      <w:r w:rsidRPr="00434969">
        <w:tab/>
        <w:t>2020</w:t>
      </w:r>
      <w:r w:rsidRPr="00434969">
        <w:tab/>
        <w:t xml:space="preserve">A quantitative assessment of intraspecific morphological variation in Gahagan bifaces from the southern Caddo area and central Texas. </w:t>
      </w:r>
      <w:r w:rsidRPr="00434969">
        <w:rPr>
          <w:i/>
        </w:rPr>
        <w:t>Southeastern Archaeology</w:t>
      </w:r>
      <w:r w:rsidRPr="00434969">
        <w:t xml:space="preserve"> 39(2):125-145.</w:t>
      </w:r>
    </w:p>
    <w:p w14:paraId="05F0588B" w14:textId="77777777" w:rsidR="00434969" w:rsidRPr="00434969" w:rsidRDefault="00434969" w:rsidP="00434969">
      <w:pPr>
        <w:pStyle w:val="EndNoteBibliography"/>
        <w:spacing w:after="0"/>
      </w:pPr>
    </w:p>
    <w:p w14:paraId="32A44A4E" w14:textId="77777777" w:rsidR="00434969" w:rsidRPr="00434969" w:rsidRDefault="00434969" w:rsidP="00434969">
      <w:pPr>
        <w:pStyle w:val="EndNoteBibliography"/>
        <w:ind w:left="720" w:hanging="720"/>
      </w:pPr>
      <w:r w:rsidRPr="00434969">
        <w:t>Selden Jr., Robert Z., John E. Dockall, and Harry J. Shafer</w:t>
      </w:r>
    </w:p>
    <w:p w14:paraId="3B962501"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e00080.</w:t>
      </w:r>
    </w:p>
    <w:p w14:paraId="1AD38020" w14:textId="77777777" w:rsidR="00434969" w:rsidRPr="00434969" w:rsidRDefault="00434969" w:rsidP="00434969">
      <w:pPr>
        <w:pStyle w:val="EndNoteBibliography"/>
        <w:spacing w:after="0"/>
      </w:pPr>
    </w:p>
    <w:p w14:paraId="3FACF06B" w14:textId="77777777" w:rsidR="00434969" w:rsidRPr="00434969" w:rsidRDefault="00434969" w:rsidP="00434969">
      <w:pPr>
        <w:pStyle w:val="EndNoteBibliography"/>
        <w:ind w:left="720" w:hanging="720"/>
      </w:pPr>
      <w:r w:rsidRPr="00434969">
        <w:t>Selden, Robert Z.</w:t>
      </w:r>
    </w:p>
    <w:p w14:paraId="3CED2199" w14:textId="77777777" w:rsidR="00434969" w:rsidRPr="00434969" w:rsidRDefault="00434969" w:rsidP="00434969">
      <w:pPr>
        <w:pStyle w:val="EndNoteBibliography"/>
        <w:ind w:left="720" w:hanging="720"/>
      </w:pPr>
      <w:r w:rsidRPr="00434969">
        <w:tab/>
        <w:t>2022</w:t>
      </w:r>
      <w:r w:rsidRPr="00434969">
        <w:tab/>
        <w:t xml:space="preserve">Morphologically Similar, but Regionally Distinct: Perdiz Arrow Points from Caddo Burial Contexts in the American Southeast. </w:t>
      </w:r>
      <w:r w:rsidRPr="00434969">
        <w:rPr>
          <w:i/>
        </w:rPr>
        <w:t>Lithic Technology</w:t>
      </w:r>
      <w:r w:rsidRPr="00434969">
        <w:t xml:space="preserve"> (in press).</w:t>
      </w:r>
    </w:p>
    <w:p w14:paraId="4F431D1C" w14:textId="77777777" w:rsidR="00434969" w:rsidRPr="00434969" w:rsidRDefault="00434969" w:rsidP="00434969">
      <w:pPr>
        <w:pStyle w:val="EndNoteBibliography"/>
        <w:spacing w:after="0"/>
      </w:pPr>
    </w:p>
    <w:p w14:paraId="646ED6C2" w14:textId="77777777" w:rsidR="00434969" w:rsidRPr="00434969" w:rsidRDefault="00434969" w:rsidP="00434969">
      <w:pPr>
        <w:pStyle w:val="EndNoteBibliography"/>
        <w:ind w:left="720" w:hanging="720"/>
      </w:pPr>
      <w:r w:rsidRPr="00434969">
        <w:t>Selden, Robert Z., John E. Dockall, and Harry J. Shafer</w:t>
      </w:r>
    </w:p>
    <w:p w14:paraId="4043C1F3"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w:t>
      </w:r>
    </w:p>
    <w:p w14:paraId="47AA1775" w14:textId="77777777" w:rsidR="00434969" w:rsidRPr="00434969" w:rsidRDefault="00434969" w:rsidP="00434969">
      <w:pPr>
        <w:pStyle w:val="EndNoteBibliography"/>
        <w:spacing w:after="0"/>
      </w:pPr>
    </w:p>
    <w:p w14:paraId="76063ADC" w14:textId="77777777" w:rsidR="00434969" w:rsidRPr="00434969" w:rsidRDefault="00434969" w:rsidP="00434969">
      <w:pPr>
        <w:pStyle w:val="EndNoteBibliography"/>
        <w:ind w:left="720" w:hanging="720"/>
      </w:pPr>
      <w:r w:rsidRPr="00434969">
        <w:t>Shott, Michael J., and Paul Sillitoe</w:t>
      </w:r>
    </w:p>
    <w:p w14:paraId="558F9349" w14:textId="77777777" w:rsidR="00434969" w:rsidRPr="00434969" w:rsidRDefault="00434969" w:rsidP="00434969">
      <w:pPr>
        <w:pStyle w:val="EndNoteBibliography"/>
        <w:ind w:left="720" w:hanging="720"/>
      </w:pPr>
      <w:r w:rsidRPr="00434969">
        <w:lastRenderedPageBreak/>
        <w:tab/>
        <w:t>2004</w:t>
      </w:r>
      <w:r w:rsidRPr="00434969">
        <w:tab/>
        <w:t xml:space="preserve">Modeling Use-Life Distributions in Archaeology Using New Guinea Wola Ethnographic Data. </w:t>
      </w:r>
      <w:r w:rsidRPr="00434969">
        <w:rPr>
          <w:i/>
        </w:rPr>
        <w:t>American Antiquity</w:t>
      </w:r>
      <w:r w:rsidRPr="00434969">
        <w:t xml:space="preserve"> 69(2):339-355.</w:t>
      </w:r>
    </w:p>
    <w:p w14:paraId="591598E3" w14:textId="77777777" w:rsidR="00434969" w:rsidRPr="00434969" w:rsidRDefault="00434969" w:rsidP="00434969">
      <w:pPr>
        <w:pStyle w:val="EndNoteBibliography"/>
        <w:spacing w:after="0"/>
      </w:pPr>
    </w:p>
    <w:p w14:paraId="3FBA7A0B" w14:textId="77777777" w:rsidR="00434969" w:rsidRPr="00434969" w:rsidRDefault="00434969" w:rsidP="00434969">
      <w:pPr>
        <w:pStyle w:val="EndNoteBibliography"/>
        <w:ind w:left="720" w:hanging="720"/>
      </w:pPr>
      <w:r w:rsidRPr="00434969">
        <w:t>Slice, Dennis E.</w:t>
      </w:r>
    </w:p>
    <w:p w14:paraId="3F579796" w14:textId="77777777" w:rsidR="00434969" w:rsidRPr="00434969" w:rsidRDefault="00434969" w:rsidP="00434969">
      <w:pPr>
        <w:pStyle w:val="EndNoteBibliography"/>
        <w:ind w:left="720" w:hanging="720"/>
      </w:pPr>
      <w:r w:rsidRPr="00434969">
        <w:tab/>
        <w:t>2001</w:t>
      </w:r>
      <w:r w:rsidRPr="00434969">
        <w:tab/>
        <w:t xml:space="preserve">Landmark Coordinates Aligned by Procrustes Analysis Do Not Lie in Kendall's Shape Space. </w:t>
      </w:r>
      <w:r w:rsidRPr="00434969">
        <w:rPr>
          <w:i/>
        </w:rPr>
        <w:t>Systematic Biology</w:t>
      </w:r>
      <w:r w:rsidRPr="00434969">
        <w:t xml:space="preserve"> 50(1):141-149.</w:t>
      </w:r>
    </w:p>
    <w:p w14:paraId="438B0E5B" w14:textId="77777777" w:rsidR="00434969" w:rsidRPr="00434969" w:rsidRDefault="00434969" w:rsidP="00434969">
      <w:pPr>
        <w:pStyle w:val="EndNoteBibliography"/>
        <w:spacing w:after="0"/>
      </w:pPr>
    </w:p>
    <w:p w14:paraId="038F8C31" w14:textId="77777777" w:rsidR="00434969" w:rsidRPr="00434969" w:rsidRDefault="00434969" w:rsidP="00434969">
      <w:pPr>
        <w:pStyle w:val="EndNoteBibliography"/>
        <w:ind w:left="720" w:hanging="720"/>
      </w:pPr>
      <w:r w:rsidRPr="00434969">
        <w:t>Weber, Carey D.</w:t>
      </w:r>
    </w:p>
    <w:p w14:paraId="237752F6" w14:textId="77777777" w:rsidR="00434969" w:rsidRPr="00434969" w:rsidRDefault="00434969" w:rsidP="00434969">
      <w:pPr>
        <w:pStyle w:val="EndNoteBibliography"/>
        <w:ind w:left="720" w:hanging="720"/>
      </w:pPr>
      <w:r w:rsidRPr="00434969">
        <w:tab/>
        <w:t>2016</w:t>
      </w:r>
      <w:r w:rsidRPr="00434969">
        <w:tab/>
        <w:t xml:space="preserve">Small Site Archeology: 41GL129, A Flake Cache Site in Gillespie County, Texas. </w:t>
      </w:r>
      <w:r w:rsidRPr="00434969">
        <w:rPr>
          <w:i/>
        </w:rPr>
        <w:t>Bulletin of the Texas Archeological Society</w:t>
      </w:r>
      <w:r w:rsidRPr="00434969">
        <w:t xml:space="preserve"> 87:163-184.</w:t>
      </w:r>
    </w:p>
    <w:p w14:paraId="77CA6AFD" w14:textId="77777777" w:rsidR="00434969" w:rsidRPr="00434969" w:rsidRDefault="00434969" w:rsidP="00434969">
      <w:pPr>
        <w:pStyle w:val="EndNoteBibliography"/>
        <w:spacing w:after="0"/>
      </w:pPr>
    </w:p>
    <w:p w14:paraId="6037F817" w14:textId="77777777" w:rsidR="00434969" w:rsidRPr="00434969" w:rsidRDefault="00434969" w:rsidP="00434969">
      <w:pPr>
        <w:pStyle w:val="EndNoteBibliography"/>
        <w:ind w:left="720" w:hanging="720"/>
      </w:pPr>
      <w:r w:rsidRPr="00434969">
        <w:t>Weller, Hannah I., and Mark W. Westneat</w:t>
      </w:r>
    </w:p>
    <w:p w14:paraId="442BC2FD" w14:textId="77777777" w:rsidR="00434969" w:rsidRPr="00434969" w:rsidRDefault="00434969" w:rsidP="00434969">
      <w:pPr>
        <w:pStyle w:val="EndNoteBibliography"/>
        <w:ind w:left="720" w:hanging="720"/>
      </w:pPr>
      <w:r w:rsidRPr="00434969">
        <w:tab/>
        <w:t>2019</w:t>
      </w:r>
      <w:r w:rsidRPr="00434969">
        <w:tab/>
        <w:t xml:space="preserve">Quantitative color profiling of digital images with earth mover's distance using the R package colordistance. </w:t>
      </w:r>
      <w:r w:rsidRPr="00434969">
        <w:rPr>
          <w:i/>
        </w:rPr>
        <w:t>PeerJ</w:t>
      </w:r>
      <w:r w:rsidRPr="00434969">
        <w:t xml:space="preserve"> 7:e6398.</w:t>
      </w:r>
    </w:p>
    <w:p w14:paraId="166CD415" w14:textId="77777777" w:rsidR="00434969" w:rsidRPr="00434969" w:rsidRDefault="00434969" w:rsidP="00434969">
      <w:pPr>
        <w:pStyle w:val="EndNoteBibliography"/>
        <w:spacing w:after="0"/>
      </w:pPr>
    </w:p>
    <w:p w14:paraId="6BD0D187" w14:textId="77777777" w:rsidR="00434969" w:rsidRPr="00434969" w:rsidRDefault="00434969" w:rsidP="00434969">
      <w:pPr>
        <w:pStyle w:val="EndNoteBibliography"/>
        <w:ind w:left="720" w:hanging="720"/>
      </w:pPr>
      <w:r w:rsidRPr="00434969">
        <w:t>Whittaker, John C.</w:t>
      </w:r>
    </w:p>
    <w:p w14:paraId="49B9D863" w14:textId="77777777" w:rsidR="00434969" w:rsidRPr="00434969" w:rsidRDefault="00434969" w:rsidP="00434969">
      <w:pPr>
        <w:pStyle w:val="EndNoteBibliography"/>
        <w:ind w:left="720" w:hanging="720"/>
      </w:pPr>
      <w:r w:rsidRPr="00434969">
        <w:tab/>
        <w:t>1994</w:t>
      </w:r>
      <w:r w:rsidRPr="00434969">
        <w:tab/>
      </w:r>
      <w:r w:rsidRPr="00434969">
        <w:rPr>
          <w:i/>
        </w:rPr>
        <w:t>Flintknapping: Making and understanding stone tools</w:t>
      </w:r>
      <w:r w:rsidRPr="00434969">
        <w:t>. University of Texas Press.</w:t>
      </w:r>
    </w:p>
    <w:p w14:paraId="5293791B" w14:textId="77777777" w:rsidR="00434969" w:rsidRPr="00434969" w:rsidRDefault="00434969" w:rsidP="00434969">
      <w:pPr>
        <w:pStyle w:val="EndNoteBibliography"/>
      </w:pPr>
    </w:p>
    <w:p w14:paraId="3262D998" w14:textId="79AF3BBB"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1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CBAB8" w14:textId="77777777" w:rsidR="00CF7648" w:rsidRDefault="00CF7648" w:rsidP="00A5675E">
      <w:pPr>
        <w:spacing w:after="0" w:line="240" w:lineRule="auto"/>
      </w:pPr>
      <w:r>
        <w:separator/>
      </w:r>
    </w:p>
  </w:endnote>
  <w:endnote w:type="continuationSeparator" w:id="0">
    <w:p w14:paraId="6FAF9ADF" w14:textId="77777777" w:rsidR="00CF7648" w:rsidRDefault="00CF7648"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4A2CA" w14:textId="77777777" w:rsidR="00CF7648" w:rsidRDefault="00CF7648" w:rsidP="00A5675E">
      <w:pPr>
        <w:spacing w:after="0" w:line="240" w:lineRule="auto"/>
      </w:pPr>
      <w:r>
        <w:separator/>
      </w:r>
    </w:p>
  </w:footnote>
  <w:footnote w:type="continuationSeparator" w:id="0">
    <w:p w14:paraId="48DE0A95" w14:textId="77777777" w:rsidR="00CF7648" w:rsidRDefault="00CF7648"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33&lt;/item&gt;&lt;item&gt;8653&lt;/item&gt;&lt;item&gt;8767&lt;/item&gt;&lt;item&gt;8808&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record-ids&gt;&lt;/item&gt;&lt;/Libraries&gt;"/>
  </w:docVars>
  <w:rsids>
    <w:rsidRoot w:val="00D72A3A"/>
    <w:rsid w:val="00006566"/>
    <w:rsid w:val="000308BE"/>
    <w:rsid w:val="00033EEB"/>
    <w:rsid w:val="00071679"/>
    <w:rsid w:val="000722E0"/>
    <w:rsid w:val="000853C0"/>
    <w:rsid w:val="000854FD"/>
    <w:rsid w:val="00087576"/>
    <w:rsid w:val="000A0585"/>
    <w:rsid w:val="000C7D20"/>
    <w:rsid w:val="000D62AF"/>
    <w:rsid w:val="000E49FA"/>
    <w:rsid w:val="000E536C"/>
    <w:rsid w:val="000E6F73"/>
    <w:rsid w:val="000F327B"/>
    <w:rsid w:val="000F4561"/>
    <w:rsid w:val="000F68FD"/>
    <w:rsid w:val="000F7C82"/>
    <w:rsid w:val="00101136"/>
    <w:rsid w:val="00102D60"/>
    <w:rsid w:val="00104092"/>
    <w:rsid w:val="001067AC"/>
    <w:rsid w:val="001222DD"/>
    <w:rsid w:val="001223AF"/>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4714"/>
    <w:rsid w:val="00230A01"/>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1309"/>
    <w:rsid w:val="004730CE"/>
    <w:rsid w:val="00482F96"/>
    <w:rsid w:val="004944C1"/>
    <w:rsid w:val="004A1BF6"/>
    <w:rsid w:val="004A25FF"/>
    <w:rsid w:val="004B0B15"/>
    <w:rsid w:val="004B2998"/>
    <w:rsid w:val="004C081D"/>
    <w:rsid w:val="004C12CB"/>
    <w:rsid w:val="004C50B2"/>
    <w:rsid w:val="004E2D4E"/>
    <w:rsid w:val="004F5F7D"/>
    <w:rsid w:val="00512044"/>
    <w:rsid w:val="0051769C"/>
    <w:rsid w:val="00524D33"/>
    <w:rsid w:val="00530DAB"/>
    <w:rsid w:val="00531600"/>
    <w:rsid w:val="00536DE1"/>
    <w:rsid w:val="00543FFB"/>
    <w:rsid w:val="00547D17"/>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16C31"/>
    <w:rsid w:val="00620BB4"/>
    <w:rsid w:val="00621F81"/>
    <w:rsid w:val="0063409D"/>
    <w:rsid w:val="006430C7"/>
    <w:rsid w:val="00647777"/>
    <w:rsid w:val="00662726"/>
    <w:rsid w:val="00667653"/>
    <w:rsid w:val="00682131"/>
    <w:rsid w:val="00691A33"/>
    <w:rsid w:val="00692623"/>
    <w:rsid w:val="006B1A68"/>
    <w:rsid w:val="006B4634"/>
    <w:rsid w:val="006C14D3"/>
    <w:rsid w:val="006C3AEE"/>
    <w:rsid w:val="006C4192"/>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A79D2"/>
    <w:rsid w:val="007B029D"/>
    <w:rsid w:val="007B34B3"/>
    <w:rsid w:val="007B5491"/>
    <w:rsid w:val="007D2C0F"/>
    <w:rsid w:val="007D2C23"/>
    <w:rsid w:val="007E5F57"/>
    <w:rsid w:val="007E6E55"/>
    <w:rsid w:val="007F235E"/>
    <w:rsid w:val="008005AA"/>
    <w:rsid w:val="00810BC6"/>
    <w:rsid w:val="0082581D"/>
    <w:rsid w:val="00830E3E"/>
    <w:rsid w:val="008348B1"/>
    <w:rsid w:val="008452B4"/>
    <w:rsid w:val="00846008"/>
    <w:rsid w:val="00854608"/>
    <w:rsid w:val="0085783C"/>
    <w:rsid w:val="0086282B"/>
    <w:rsid w:val="00864AD2"/>
    <w:rsid w:val="00871029"/>
    <w:rsid w:val="0087120D"/>
    <w:rsid w:val="00874315"/>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B724C"/>
    <w:rsid w:val="009C33DA"/>
    <w:rsid w:val="009C6B6F"/>
    <w:rsid w:val="009E2FE9"/>
    <w:rsid w:val="009E5187"/>
    <w:rsid w:val="009F65D5"/>
    <w:rsid w:val="00A01355"/>
    <w:rsid w:val="00A222DA"/>
    <w:rsid w:val="00A22FA6"/>
    <w:rsid w:val="00A23ACD"/>
    <w:rsid w:val="00A31091"/>
    <w:rsid w:val="00A452AE"/>
    <w:rsid w:val="00A47D8E"/>
    <w:rsid w:val="00A47DAE"/>
    <w:rsid w:val="00A509ED"/>
    <w:rsid w:val="00A5318B"/>
    <w:rsid w:val="00A5675E"/>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816"/>
    <w:rsid w:val="00B34D43"/>
    <w:rsid w:val="00B50E5C"/>
    <w:rsid w:val="00B62E03"/>
    <w:rsid w:val="00B75E6F"/>
    <w:rsid w:val="00B94D8B"/>
    <w:rsid w:val="00B9552A"/>
    <w:rsid w:val="00B95810"/>
    <w:rsid w:val="00BA3B9F"/>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548D1"/>
    <w:rsid w:val="00C62FB4"/>
    <w:rsid w:val="00C63ACA"/>
    <w:rsid w:val="00C64B29"/>
    <w:rsid w:val="00C659C3"/>
    <w:rsid w:val="00C66A2F"/>
    <w:rsid w:val="00C74907"/>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62D5"/>
    <w:rsid w:val="00D22F9A"/>
    <w:rsid w:val="00D25158"/>
    <w:rsid w:val="00D36C3A"/>
    <w:rsid w:val="00D40306"/>
    <w:rsid w:val="00D4574A"/>
    <w:rsid w:val="00D50112"/>
    <w:rsid w:val="00D62828"/>
    <w:rsid w:val="00D66760"/>
    <w:rsid w:val="00D72A3A"/>
    <w:rsid w:val="00D7309D"/>
    <w:rsid w:val="00D7539D"/>
    <w:rsid w:val="00D76FDC"/>
    <w:rsid w:val="00D911BB"/>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1BE6"/>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62CC"/>
    <w:rsid w:val="00E77074"/>
    <w:rsid w:val="00E86025"/>
    <w:rsid w:val="00E901A6"/>
    <w:rsid w:val="00E93D0E"/>
    <w:rsid w:val="00EA2C09"/>
    <w:rsid w:val="00EA7F9D"/>
    <w:rsid w:val="00EB6B6C"/>
    <w:rsid w:val="00EB7E3B"/>
    <w:rsid w:val="00EC052A"/>
    <w:rsid w:val="00EC414B"/>
    <w:rsid w:val="00EC4396"/>
    <w:rsid w:val="00ED255A"/>
    <w:rsid w:val="00ED77A2"/>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sf.io/2chfe/" TargetMode="External"/><Relationship Id="rId4" Type="http://schemas.openxmlformats.org/officeDocument/2006/relationships/webSettings" Target="webSettings.xml"/><Relationship Id="rId9" Type="http://schemas.openxmlformats.org/officeDocument/2006/relationships/hyperlink" Target="https://github.com/seldenlab/elliptical.bifac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5</Pages>
  <Words>9611</Words>
  <Characters>5478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30</cp:revision>
  <dcterms:created xsi:type="dcterms:W3CDTF">2023-01-17T16:07:00Z</dcterms:created>
  <dcterms:modified xsi:type="dcterms:W3CDTF">2023-01-18T14:23:00Z</dcterms:modified>
</cp:coreProperties>
</file>